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126CF5" w14:textId="045D3D7F" w:rsidR="00E61C3C" w:rsidRPr="005B60DF" w:rsidRDefault="00393C16" w:rsidP="00E61C3C">
      <w:pPr>
        <w:rPr>
          <w:rFonts w:ascii="Times New Roman" w:hAnsi="Times New Roman" w:cs="Times New Roman"/>
          <w:color w:val="000000" w:themeColor="text1"/>
          <w:sz w:val="22"/>
        </w:rPr>
      </w:pPr>
      <w:r w:rsidRPr="005B60DF">
        <w:rPr>
          <w:rFonts w:ascii="Times New Roman" w:hAnsi="Times New Roman" w:cs="Times New Roman"/>
          <w:color w:val="000000" w:themeColor="text1"/>
          <w:kern w:val="0"/>
          <w:sz w:val="22"/>
        </w:rPr>
        <w:t xml:space="preserve">Supplementary </w:t>
      </w:r>
      <w:r w:rsidR="00E61C3C" w:rsidRPr="005B60DF">
        <w:rPr>
          <w:rFonts w:ascii="Times New Roman" w:hAnsi="Times New Roman" w:cs="Times New Roman"/>
          <w:color w:val="000000" w:themeColor="text1"/>
          <w:sz w:val="22"/>
        </w:rPr>
        <w:t xml:space="preserve">Table 1. Cold-Heat </w:t>
      </w:r>
      <w:r w:rsidR="00C54AF7" w:rsidRPr="005B60DF">
        <w:rPr>
          <w:rFonts w:ascii="Times New Roman" w:hAnsi="Times New Roman" w:cs="Times New Roman"/>
          <w:color w:val="000000" w:themeColor="text1"/>
          <w:sz w:val="22"/>
        </w:rPr>
        <w:t xml:space="preserve">Pattern Related Studies Based </w:t>
      </w:r>
      <w:r w:rsidR="00E61C3C" w:rsidRPr="005B60DF">
        <w:rPr>
          <w:rFonts w:ascii="Times New Roman" w:hAnsi="Times New Roman" w:cs="Times New Roman"/>
          <w:color w:val="000000" w:themeColor="text1"/>
          <w:sz w:val="22"/>
        </w:rPr>
        <w:t xml:space="preserve">on </w:t>
      </w:r>
      <w:r w:rsidR="00C54AF7" w:rsidRPr="005B60DF">
        <w:rPr>
          <w:rFonts w:ascii="Times New Roman" w:hAnsi="Times New Roman" w:cs="Times New Roman"/>
          <w:color w:val="000000" w:themeColor="text1"/>
          <w:sz w:val="22"/>
        </w:rPr>
        <w:t>Clinical Data</w:t>
      </w:r>
      <w:r w:rsidR="00C22C4C" w:rsidRPr="005B60DF">
        <w:rPr>
          <w:rFonts w:ascii="Times New Roman" w:hAnsi="Times New Roman" w:cs="Times New Roman"/>
          <w:color w:val="000000" w:themeColor="text1"/>
          <w:sz w:val="22"/>
        </w:rPr>
        <w:t>.</w:t>
      </w:r>
    </w:p>
    <w:tbl>
      <w:tblPr>
        <w:tblStyle w:val="TableGridLight1"/>
        <w:tblW w:w="135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34"/>
        <w:gridCol w:w="1316"/>
        <w:gridCol w:w="1693"/>
        <w:gridCol w:w="1316"/>
        <w:gridCol w:w="1318"/>
        <w:gridCol w:w="1128"/>
        <w:gridCol w:w="4704"/>
        <w:gridCol w:w="1128"/>
      </w:tblGrid>
      <w:tr w:rsidR="00E61C3C" w:rsidRPr="005B60DF" w14:paraId="56805884" w14:textId="77777777" w:rsidTr="00E5718A">
        <w:trPr>
          <w:trHeight w:val="506"/>
        </w:trPr>
        <w:tc>
          <w:tcPr>
            <w:tcW w:w="934" w:type="dxa"/>
            <w:tcBorders>
              <w:top w:val="single" w:sz="4" w:space="0" w:color="auto"/>
              <w:bottom w:val="double" w:sz="4" w:space="0" w:color="auto"/>
            </w:tcBorders>
            <w:vAlign w:val="center"/>
          </w:tcPr>
          <w:p w14:paraId="15EAB684" w14:textId="77777777" w:rsidR="00E61C3C" w:rsidRPr="005B60DF" w:rsidRDefault="00E61C3C" w:rsidP="005B60DF">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Disease</w:t>
            </w:r>
          </w:p>
        </w:tc>
        <w:tc>
          <w:tcPr>
            <w:tcW w:w="1316" w:type="dxa"/>
            <w:tcBorders>
              <w:top w:val="single" w:sz="4" w:space="0" w:color="auto"/>
              <w:bottom w:val="double" w:sz="4" w:space="0" w:color="auto"/>
            </w:tcBorders>
            <w:vAlign w:val="center"/>
          </w:tcPr>
          <w:p w14:paraId="6868B2AD" w14:textId="4460B5BB" w:rsidR="00E61C3C" w:rsidRPr="005B60DF" w:rsidRDefault="00C82BC6"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First </w:t>
            </w:r>
            <w:r w:rsidR="00F51CEA" w:rsidRPr="005B60DF">
              <w:rPr>
                <w:rFonts w:ascii="Times New Roman" w:hAnsi="Times New Roman" w:cs="Times New Roman"/>
                <w:color w:val="000000" w:themeColor="text1"/>
                <w:sz w:val="16"/>
                <w:szCs w:val="16"/>
              </w:rPr>
              <w:t>a</w:t>
            </w:r>
            <w:r w:rsidR="00E61C3C" w:rsidRPr="005B60DF">
              <w:rPr>
                <w:rFonts w:ascii="Times New Roman" w:hAnsi="Times New Roman" w:cs="Times New Roman"/>
                <w:color w:val="000000" w:themeColor="text1"/>
                <w:sz w:val="16"/>
                <w:szCs w:val="16"/>
              </w:rPr>
              <w:t>uthor</w:t>
            </w:r>
            <w:r w:rsidR="00322FC7" w:rsidRPr="005B60DF">
              <w:rPr>
                <w:rFonts w:ascii="Times New Roman" w:hAnsi="Times New Roman" w:cs="Times New Roman"/>
                <w:color w:val="000000" w:themeColor="text1"/>
                <w:sz w:val="16"/>
                <w:szCs w:val="16"/>
              </w:rPr>
              <w:t xml:space="preserve">, </w:t>
            </w:r>
            <w:r w:rsidR="00F51CEA" w:rsidRPr="005B60DF">
              <w:rPr>
                <w:rFonts w:ascii="Times New Roman" w:hAnsi="Times New Roman" w:cs="Times New Roman"/>
                <w:color w:val="000000" w:themeColor="text1"/>
                <w:sz w:val="16"/>
                <w:szCs w:val="16"/>
              </w:rPr>
              <w:t>y</w:t>
            </w:r>
            <w:r w:rsidRPr="005B60DF">
              <w:rPr>
                <w:rFonts w:ascii="Times New Roman" w:hAnsi="Times New Roman" w:cs="Times New Roman"/>
                <w:color w:val="000000" w:themeColor="text1"/>
                <w:sz w:val="16"/>
                <w:szCs w:val="16"/>
              </w:rPr>
              <w:t>ear</w:t>
            </w:r>
          </w:p>
        </w:tc>
        <w:tc>
          <w:tcPr>
            <w:tcW w:w="1693" w:type="dxa"/>
            <w:tcBorders>
              <w:top w:val="single" w:sz="4" w:space="0" w:color="auto"/>
              <w:bottom w:val="double" w:sz="4" w:space="0" w:color="auto"/>
            </w:tcBorders>
            <w:vAlign w:val="center"/>
          </w:tcPr>
          <w:p w14:paraId="139B970E" w14:textId="50A891E8"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Pattern </w:t>
            </w:r>
            <w:r w:rsidR="00F51CEA" w:rsidRPr="005B60DF">
              <w:rPr>
                <w:rFonts w:ascii="Times New Roman" w:hAnsi="Times New Roman" w:cs="Times New Roman"/>
                <w:color w:val="000000" w:themeColor="text1"/>
                <w:sz w:val="16"/>
                <w:szCs w:val="16"/>
              </w:rPr>
              <w:t>i</w:t>
            </w:r>
            <w:r w:rsidRPr="005B60DF">
              <w:rPr>
                <w:rFonts w:ascii="Times New Roman" w:hAnsi="Times New Roman" w:cs="Times New Roman"/>
                <w:color w:val="000000" w:themeColor="text1"/>
                <w:sz w:val="16"/>
                <w:szCs w:val="16"/>
              </w:rPr>
              <w:t xml:space="preserve">dentification </w:t>
            </w:r>
            <w:r w:rsidR="00F51CEA" w:rsidRPr="005B60DF">
              <w:rPr>
                <w:rFonts w:ascii="Times New Roman" w:hAnsi="Times New Roman" w:cs="Times New Roman"/>
                <w:color w:val="000000" w:themeColor="text1"/>
                <w:sz w:val="16"/>
                <w:szCs w:val="16"/>
              </w:rPr>
              <w:t>m</w:t>
            </w:r>
            <w:r w:rsidRPr="005B60DF">
              <w:rPr>
                <w:rFonts w:ascii="Times New Roman" w:hAnsi="Times New Roman" w:cs="Times New Roman"/>
                <w:color w:val="000000" w:themeColor="text1"/>
                <w:sz w:val="16"/>
                <w:szCs w:val="16"/>
              </w:rPr>
              <w:t>ethod</w:t>
            </w:r>
          </w:p>
        </w:tc>
        <w:tc>
          <w:tcPr>
            <w:tcW w:w="1316" w:type="dxa"/>
            <w:tcBorders>
              <w:top w:val="single" w:sz="4" w:space="0" w:color="auto"/>
              <w:bottom w:val="double" w:sz="4" w:space="0" w:color="auto"/>
            </w:tcBorders>
            <w:vAlign w:val="center"/>
          </w:tcPr>
          <w:p w14:paraId="52FE9F65" w14:textId="6B9A26EB" w:rsidR="00E61C3C" w:rsidRPr="005B60DF" w:rsidRDefault="00E61C3C" w:rsidP="00E61C3C">
            <w:pP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Discriminative </w:t>
            </w:r>
            <w:r w:rsidR="00F51CEA" w:rsidRPr="005B60DF">
              <w:rPr>
                <w:rFonts w:ascii="Times New Roman" w:hAnsi="Times New Roman" w:cs="Times New Roman"/>
                <w:color w:val="000000" w:themeColor="text1"/>
                <w:sz w:val="16"/>
                <w:szCs w:val="16"/>
              </w:rPr>
              <w:t>f</w:t>
            </w:r>
            <w:r w:rsidRPr="005B60DF">
              <w:rPr>
                <w:rFonts w:ascii="Times New Roman" w:hAnsi="Times New Roman" w:cs="Times New Roman"/>
                <w:color w:val="000000" w:themeColor="text1"/>
                <w:sz w:val="16"/>
                <w:szCs w:val="16"/>
              </w:rPr>
              <w:t xml:space="preserve">actors between </w:t>
            </w:r>
            <w:r w:rsidR="00F51CEA" w:rsidRPr="005B60DF">
              <w:rPr>
                <w:rFonts w:ascii="Times New Roman" w:hAnsi="Times New Roman" w:cs="Times New Roman"/>
                <w:color w:val="000000" w:themeColor="text1"/>
                <w:sz w:val="16"/>
                <w:szCs w:val="16"/>
              </w:rPr>
              <w:t>p</w:t>
            </w:r>
            <w:r w:rsidRPr="005B60DF">
              <w:rPr>
                <w:rFonts w:ascii="Times New Roman" w:hAnsi="Times New Roman" w:cs="Times New Roman"/>
                <w:color w:val="000000" w:themeColor="text1"/>
                <w:sz w:val="16"/>
                <w:szCs w:val="16"/>
              </w:rPr>
              <w:t xml:space="preserve">atterns* </w:t>
            </w:r>
          </w:p>
        </w:tc>
        <w:tc>
          <w:tcPr>
            <w:tcW w:w="1318" w:type="dxa"/>
            <w:tcBorders>
              <w:top w:val="single" w:sz="4" w:space="0" w:color="auto"/>
              <w:bottom w:val="double" w:sz="4" w:space="0" w:color="auto"/>
            </w:tcBorders>
            <w:vAlign w:val="center"/>
          </w:tcPr>
          <w:p w14:paraId="0D35BF16" w14:textId="19466E95"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Disease </w:t>
            </w:r>
            <w:r w:rsidR="00F51CEA" w:rsidRPr="005B60DF">
              <w:rPr>
                <w:rFonts w:ascii="Times New Roman" w:hAnsi="Times New Roman" w:cs="Times New Roman"/>
                <w:color w:val="000000" w:themeColor="text1"/>
                <w:sz w:val="16"/>
                <w:szCs w:val="16"/>
              </w:rPr>
              <w:t>s</w:t>
            </w:r>
            <w:r w:rsidRPr="005B60DF">
              <w:rPr>
                <w:rFonts w:ascii="Times New Roman" w:hAnsi="Times New Roman" w:cs="Times New Roman"/>
                <w:color w:val="000000" w:themeColor="text1"/>
                <w:sz w:val="16"/>
                <w:szCs w:val="16"/>
              </w:rPr>
              <w:t xml:space="preserve">everity </w:t>
            </w:r>
            <w:r w:rsidR="00F51CEA" w:rsidRPr="005B60DF">
              <w:rPr>
                <w:rFonts w:ascii="Times New Roman" w:hAnsi="Times New Roman" w:cs="Times New Roman"/>
                <w:color w:val="000000" w:themeColor="text1"/>
                <w:sz w:val="16"/>
                <w:szCs w:val="16"/>
              </w:rPr>
              <w:t>m</w:t>
            </w:r>
            <w:r w:rsidRPr="005B60DF">
              <w:rPr>
                <w:rFonts w:ascii="Times New Roman" w:hAnsi="Times New Roman" w:cs="Times New Roman"/>
                <w:color w:val="000000" w:themeColor="text1"/>
                <w:sz w:val="16"/>
                <w:szCs w:val="16"/>
              </w:rPr>
              <w:t>easurement</w:t>
            </w:r>
          </w:p>
        </w:tc>
        <w:tc>
          <w:tcPr>
            <w:tcW w:w="1128" w:type="dxa"/>
            <w:tcBorders>
              <w:top w:val="single" w:sz="4" w:space="0" w:color="auto"/>
              <w:bottom w:val="double" w:sz="4" w:space="0" w:color="auto"/>
            </w:tcBorders>
            <w:vAlign w:val="center"/>
          </w:tcPr>
          <w:p w14:paraId="61F056DA" w14:textId="4D289BFA" w:rsidR="00E61C3C" w:rsidRPr="005B60DF" w:rsidRDefault="00F51CEA"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Patient </w:t>
            </w:r>
            <w:r w:rsidR="00E61C3C" w:rsidRPr="005B60DF">
              <w:rPr>
                <w:rFonts w:ascii="Times New Roman" w:hAnsi="Times New Roman" w:cs="Times New Roman"/>
                <w:color w:val="000000" w:themeColor="text1"/>
                <w:sz w:val="16"/>
                <w:szCs w:val="16"/>
              </w:rPr>
              <w:t>(</w:t>
            </w:r>
            <w:r w:rsidR="00E61C3C" w:rsidRPr="005B60DF">
              <w:rPr>
                <w:rFonts w:ascii="Times New Roman" w:hAnsi="Times New Roman" w:cs="Times New Roman"/>
                <w:i/>
                <w:iCs/>
                <w:color w:val="000000" w:themeColor="text1"/>
                <w:sz w:val="16"/>
                <w:szCs w:val="16"/>
              </w:rPr>
              <w:t>n</w:t>
            </w:r>
            <w:r w:rsidR="00E61C3C" w:rsidRPr="005B60DF">
              <w:rPr>
                <w:rFonts w:ascii="Times New Roman" w:hAnsi="Times New Roman" w:cs="Times New Roman"/>
                <w:color w:val="000000" w:themeColor="text1"/>
                <w:sz w:val="16"/>
                <w:szCs w:val="16"/>
              </w:rPr>
              <w:t>) according to pattern</w:t>
            </w:r>
          </w:p>
        </w:tc>
        <w:tc>
          <w:tcPr>
            <w:tcW w:w="4704" w:type="dxa"/>
            <w:tcBorders>
              <w:top w:val="single" w:sz="4" w:space="0" w:color="auto"/>
              <w:bottom w:val="double" w:sz="4" w:space="0" w:color="auto"/>
            </w:tcBorders>
            <w:vAlign w:val="center"/>
          </w:tcPr>
          <w:p w14:paraId="5C40DB4F"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Outcome</w:t>
            </w:r>
          </w:p>
        </w:tc>
        <w:tc>
          <w:tcPr>
            <w:tcW w:w="1128" w:type="dxa"/>
            <w:tcBorders>
              <w:top w:val="single" w:sz="4" w:space="0" w:color="auto"/>
              <w:bottom w:val="double" w:sz="4" w:space="0" w:color="auto"/>
            </w:tcBorders>
            <w:vAlign w:val="center"/>
          </w:tcPr>
          <w:p w14:paraId="3F2A580A"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Nationality</w:t>
            </w:r>
          </w:p>
        </w:tc>
      </w:tr>
      <w:tr w:rsidR="00E61C3C" w:rsidRPr="005B60DF" w14:paraId="51CE0972" w14:textId="77777777" w:rsidTr="00E5718A">
        <w:trPr>
          <w:trHeight w:val="1022"/>
        </w:trPr>
        <w:tc>
          <w:tcPr>
            <w:tcW w:w="934" w:type="dxa"/>
            <w:vMerge w:val="restart"/>
            <w:tcBorders>
              <w:top w:val="double" w:sz="4" w:space="0" w:color="auto"/>
            </w:tcBorders>
            <w:vAlign w:val="center"/>
          </w:tcPr>
          <w:p w14:paraId="14D0947A" w14:textId="77777777" w:rsidR="00E61C3C" w:rsidRPr="005B60DF" w:rsidRDefault="00E61C3C" w:rsidP="005B60DF">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RA</w:t>
            </w:r>
          </w:p>
        </w:tc>
        <w:tc>
          <w:tcPr>
            <w:tcW w:w="1316" w:type="dxa"/>
            <w:tcBorders>
              <w:top w:val="double" w:sz="4" w:space="0" w:color="auto"/>
            </w:tcBorders>
            <w:vAlign w:val="center"/>
          </w:tcPr>
          <w:p w14:paraId="20DCBB9A" w14:textId="79628FEA" w:rsidR="00E61C3C" w:rsidRPr="005B60DF" w:rsidRDefault="00E61C3C"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PEVuZE5vdGU+PENpdGU+PEF1dGhvcj52YW4gV2lldG1hcnNjaGVuPC9BdXRob3I+PFllYXI+MjAx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0NDMz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2YW4gV2lldG1hcnNjaGVuPC9BdXRob3I+PFllYXI+MjAx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0NDMz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1]</w:t>
            </w:r>
            <w:r w:rsidRPr="005B60DF">
              <w:rPr>
                <w:rFonts w:ascii="Times New Roman" w:hAnsi="Times New Roman" w:cs="Times New Roman"/>
                <w:color w:val="000000" w:themeColor="text1"/>
                <w:sz w:val="16"/>
                <w:szCs w:val="16"/>
              </w:rPr>
              <w:fldChar w:fldCharType="end"/>
            </w:r>
          </w:p>
        </w:tc>
        <w:tc>
          <w:tcPr>
            <w:tcW w:w="1693" w:type="dxa"/>
            <w:tcBorders>
              <w:top w:val="double" w:sz="4" w:space="0" w:color="auto"/>
            </w:tcBorders>
            <w:vAlign w:val="center"/>
          </w:tcPr>
          <w:p w14:paraId="4F15CE06" w14:textId="37957DC5"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TCM criteria, </w:t>
            </w:r>
            <w:r w:rsidR="004519FE" w:rsidRPr="005B60DF">
              <w:rPr>
                <w:rFonts w:ascii="Times New Roman" w:hAnsi="Times New Roman" w:cs="Times New Roman"/>
                <w:color w:val="000000" w:themeColor="text1"/>
                <w:sz w:val="16"/>
                <w:szCs w:val="16"/>
              </w:rPr>
              <w:t>specialist</w:t>
            </w:r>
          </w:p>
        </w:tc>
        <w:tc>
          <w:tcPr>
            <w:tcW w:w="1316" w:type="dxa"/>
            <w:tcBorders>
              <w:top w:val="double" w:sz="4" w:space="0" w:color="auto"/>
            </w:tcBorders>
            <w:vAlign w:val="center"/>
          </w:tcPr>
          <w:p w14:paraId="128D962C" w14:textId="57D0DF4F"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Clinical chemistry measurement, </w:t>
            </w:r>
            <w:r w:rsidR="00C22C4C" w:rsidRPr="005B60DF">
              <w:rPr>
                <w:rFonts w:ascii="Times New Roman" w:hAnsi="Times New Roman" w:cs="Times New Roman"/>
                <w:color w:val="000000" w:themeColor="text1"/>
                <w:sz w:val="16"/>
                <w:szCs w:val="16"/>
              </w:rPr>
              <w:t>m</w:t>
            </w:r>
            <w:r w:rsidRPr="005B60DF">
              <w:rPr>
                <w:rFonts w:ascii="Times New Roman" w:hAnsi="Times New Roman" w:cs="Times New Roman"/>
                <w:color w:val="000000" w:themeColor="text1"/>
                <w:sz w:val="16"/>
                <w:szCs w:val="16"/>
              </w:rPr>
              <w:t xml:space="preserve">etabolomics, </w:t>
            </w:r>
            <w:r w:rsidR="00C22C4C" w:rsidRPr="005B60DF">
              <w:rPr>
                <w:rFonts w:ascii="Times New Roman" w:hAnsi="Times New Roman" w:cs="Times New Roman"/>
                <w:color w:val="000000" w:themeColor="text1"/>
                <w:sz w:val="16"/>
                <w:szCs w:val="16"/>
              </w:rPr>
              <w:t>a</w:t>
            </w:r>
            <w:r w:rsidRPr="005B60DF">
              <w:rPr>
                <w:rFonts w:ascii="Times New Roman" w:hAnsi="Times New Roman" w:cs="Times New Roman"/>
                <w:color w:val="000000" w:themeColor="text1"/>
                <w:sz w:val="16"/>
                <w:szCs w:val="16"/>
              </w:rPr>
              <w:t>nthropometric evaluation</w:t>
            </w:r>
          </w:p>
        </w:tc>
        <w:tc>
          <w:tcPr>
            <w:tcW w:w="1318" w:type="dxa"/>
            <w:tcBorders>
              <w:top w:val="double" w:sz="4" w:space="0" w:color="auto"/>
            </w:tcBorders>
            <w:vAlign w:val="center"/>
          </w:tcPr>
          <w:p w14:paraId="5CC6CF3A"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ACR criteria</w:t>
            </w:r>
          </w:p>
        </w:tc>
        <w:tc>
          <w:tcPr>
            <w:tcW w:w="1128" w:type="dxa"/>
            <w:tcBorders>
              <w:top w:val="double" w:sz="4" w:space="0" w:color="auto"/>
            </w:tcBorders>
            <w:vAlign w:val="center"/>
          </w:tcPr>
          <w:p w14:paraId="5208DB95" w14:textId="4A2C1CC2" w:rsidR="00E61C3C" w:rsidRPr="005B60DF" w:rsidRDefault="00E61C3C" w:rsidP="000518D0">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Cold (20),</w:t>
            </w:r>
            <w:r w:rsidR="000518D0" w:rsidRPr="005B60DF">
              <w:rPr>
                <w:rFonts w:ascii="Times New Roman" w:hAnsi="Times New Roman" w:cs="Times New Roman"/>
                <w:color w:val="000000" w:themeColor="text1"/>
                <w:sz w:val="16"/>
                <w:szCs w:val="16"/>
              </w:rPr>
              <w:t xml:space="preserve"> </w:t>
            </w:r>
            <w:r w:rsidR="00C22C4C" w:rsidRPr="005B60DF">
              <w:rPr>
                <w:rFonts w:ascii="Times New Roman" w:hAnsi="Times New Roman" w:cs="Times New Roman"/>
                <w:color w:val="000000" w:themeColor="text1"/>
                <w:sz w:val="16"/>
                <w:szCs w:val="16"/>
              </w:rPr>
              <w:t>h</w:t>
            </w:r>
            <w:r w:rsidRPr="005B60DF">
              <w:rPr>
                <w:rFonts w:ascii="Times New Roman" w:hAnsi="Times New Roman" w:cs="Times New Roman"/>
                <w:color w:val="000000" w:themeColor="text1"/>
                <w:sz w:val="16"/>
                <w:szCs w:val="16"/>
              </w:rPr>
              <w:t>eat (19)</w:t>
            </w:r>
          </w:p>
        </w:tc>
        <w:tc>
          <w:tcPr>
            <w:tcW w:w="4704" w:type="dxa"/>
            <w:tcBorders>
              <w:top w:val="double" w:sz="4" w:space="0" w:color="auto"/>
            </w:tcBorders>
            <w:vAlign w:val="center"/>
          </w:tcPr>
          <w:p w14:paraId="38DCB21B" w14:textId="4C1E3EF0" w:rsidR="00E61C3C" w:rsidRPr="005B60DF" w:rsidRDefault="00E61C3C" w:rsidP="003567CE">
            <w:pPr>
              <w:jc w:val="left"/>
              <w:rPr>
                <w:rFonts w:ascii="Times New Roman" w:hAnsi="Times New Roman" w:cs="Times New Roman"/>
                <w:color w:val="000000" w:themeColor="text1"/>
                <w:sz w:val="16"/>
                <w:szCs w:val="16"/>
                <w:highlight w:val="yellow"/>
              </w:rPr>
            </w:pPr>
            <w:r w:rsidRPr="005B60DF">
              <w:rPr>
                <w:rFonts w:ascii="Times New Roman" w:hAnsi="Times New Roman" w:cs="Times New Roman"/>
                <w:color w:val="000000" w:themeColor="text1"/>
                <w:sz w:val="16"/>
                <w:szCs w:val="16"/>
              </w:rPr>
              <w:t>Significant biochemical differences between Cold and Heat RA patients, including immune function, CRP, RHF, DHEAS, HPA axis involvement, and muscle breakdown, suggest tailored disease management strategies.</w:t>
            </w:r>
          </w:p>
        </w:tc>
        <w:tc>
          <w:tcPr>
            <w:tcW w:w="1128" w:type="dxa"/>
            <w:tcBorders>
              <w:top w:val="double" w:sz="4" w:space="0" w:color="auto"/>
            </w:tcBorders>
            <w:vAlign w:val="center"/>
          </w:tcPr>
          <w:p w14:paraId="05A97A86"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China</w:t>
            </w:r>
          </w:p>
        </w:tc>
      </w:tr>
      <w:tr w:rsidR="00E61C3C" w:rsidRPr="005B60DF" w14:paraId="25742D59" w14:textId="77777777" w:rsidTr="00E5718A">
        <w:trPr>
          <w:trHeight w:val="1022"/>
        </w:trPr>
        <w:tc>
          <w:tcPr>
            <w:tcW w:w="934" w:type="dxa"/>
            <w:vMerge/>
            <w:vAlign w:val="center"/>
          </w:tcPr>
          <w:p w14:paraId="684D3F0A" w14:textId="77777777" w:rsidR="00E61C3C" w:rsidRPr="005B60DF" w:rsidRDefault="00E61C3C" w:rsidP="00E61C3C">
            <w:pPr>
              <w:jc w:val="center"/>
              <w:rPr>
                <w:rFonts w:ascii="Times New Roman" w:hAnsi="Times New Roman" w:cs="Times New Roman"/>
                <w:color w:val="000000" w:themeColor="text1"/>
                <w:sz w:val="16"/>
                <w:szCs w:val="16"/>
              </w:rPr>
            </w:pPr>
          </w:p>
        </w:tc>
        <w:tc>
          <w:tcPr>
            <w:tcW w:w="1316" w:type="dxa"/>
            <w:vAlign w:val="center"/>
          </w:tcPr>
          <w:p w14:paraId="767860A9" w14:textId="1A91344D" w:rsidR="00E61C3C" w:rsidRPr="005B60DF" w:rsidRDefault="00E61C3C"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PEVuZE5vdGU+PENpdGU+PEF1dGhvcj5XYW5nPC9BdXRob3I+PFllYXI+MjAxMjwvWWVhcj48UmVj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XYW5nPC9BdXRob3I+PFllYXI+MjAxMjwvWWVhcj48UmVj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2]</w:t>
            </w:r>
            <w:r w:rsidRPr="005B60DF">
              <w:rPr>
                <w:rFonts w:ascii="Times New Roman" w:hAnsi="Times New Roman" w:cs="Times New Roman"/>
                <w:color w:val="000000" w:themeColor="text1"/>
                <w:sz w:val="16"/>
                <w:szCs w:val="16"/>
              </w:rPr>
              <w:fldChar w:fldCharType="end"/>
            </w:r>
          </w:p>
        </w:tc>
        <w:tc>
          <w:tcPr>
            <w:tcW w:w="1693" w:type="dxa"/>
            <w:vAlign w:val="center"/>
          </w:tcPr>
          <w:p w14:paraId="0321212B" w14:textId="484051A6"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TCM criteria, </w:t>
            </w:r>
            <w:r w:rsidR="004519FE" w:rsidRPr="005B60DF">
              <w:rPr>
                <w:rFonts w:ascii="Times New Roman" w:hAnsi="Times New Roman" w:cs="Times New Roman"/>
                <w:color w:val="000000" w:themeColor="text1"/>
                <w:sz w:val="16"/>
                <w:szCs w:val="16"/>
              </w:rPr>
              <w:t>specialist</w:t>
            </w:r>
          </w:p>
        </w:tc>
        <w:tc>
          <w:tcPr>
            <w:tcW w:w="1316" w:type="dxa"/>
            <w:vAlign w:val="center"/>
          </w:tcPr>
          <w:p w14:paraId="29022625" w14:textId="3844221E"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Clinical chemistry measurement, </w:t>
            </w:r>
            <w:r w:rsidR="00C22C4C" w:rsidRPr="005B60DF">
              <w:rPr>
                <w:rFonts w:ascii="Times New Roman" w:hAnsi="Times New Roman" w:cs="Times New Roman"/>
                <w:color w:val="000000" w:themeColor="text1"/>
                <w:sz w:val="16"/>
                <w:szCs w:val="16"/>
              </w:rPr>
              <w:t>p</w:t>
            </w:r>
            <w:r w:rsidRPr="005B60DF">
              <w:rPr>
                <w:rFonts w:ascii="Times New Roman" w:hAnsi="Times New Roman" w:cs="Times New Roman"/>
                <w:color w:val="000000" w:themeColor="text1"/>
                <w:sz w:val="16"/>
                <w:szCs w:val="16"/>
              </w:rPr>
              <w:t>roteomics</w:t>
            </w:r>
          </w:p>
        </w:tc>
        <w:tc>
          <w:tcPr>
            <w:tcW w:w="1318" w:type="dxa"/>
            <w:vAlign w:val="center"/>
          </w:tcPr>
          <w:p w14:paraId="527E23C6"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DAS28</w:t>
            </w:r>
          </w:p>
        </w:tc>
        <w:tc>
          <w:tcPr>
            <w:tcW w:w="1128" w:type="dxa"/>
            <w:vAlign w:val="center"/>
          </w:tcPr>
          <w:p w14:paraId="4C2F349A" w14:textId="28250BDA" w:rsidR="00E61C3C" w:rsidRPr="005B60DF" w:rsidRDefault="00E61C3C" w:rsidP="000518D0">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Cold (148), </w:t>
            </w:r>
            <w:r w:rsidR="00C22C4C" w:rsidRPr="005B60DF">
              <w:rPr>
                <w:rFonts w:ascii="Times New Roman" w:hAnsi="Times New Roman" w:cs="Times New Roman"/>
                <w:color w:val="000000" w:themeColor="text1"/>
                <w:sz w:val="16"/>
                <w:szCs w:val="16"/>
              </w:rPr>
              <w:t>h</w:t>
            </w:r>
            <w:r w:rsidRPr="005B60DF">
              <w:rPr>
                <w:rFonts w:ascii="Times New Roman" w:hAnsi="Times New Roman" w:cs="Times New Roman"/>
                <w:color w:val="000000" w:themeColor="text1"/>
                <w:sz w:val="16"/>
                <w:szCs w:val="16"/>
              </w:rPr>
              <w:t>eat (158)</w:t>
            </w:r>
          </w:p>
        </w:tc>
        <w:tc>
          <w:tcPr>
            <w:tcW w:w="4704" w:type="dxa"/>
            <w:vAlign w:val="center"/>
          </w:tcPr>
          <w:p w14:paraId="4A01D156" w14:textId="0C31FCB9" w:rsidR="00E61C3C" w:rsidRPr="005B60DF" w:rsidRDefault="00E61C3C" w:rsidP="00AF71A5">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Significant variations were noted in DAS28, ESR, WBC, CRP, PLT, ALB and GLB between the two identified syndromes of RA </w:t>
            </w:r>
            <w:r w:rsidR="00AF71A5" w:rsidRPr="005B60DF">
              <w:rPr>
                <w:rFonts w:ascii="Times New Roman" w:hAnsi="Times New Roman" w:cs="Times New Roman"/>
                <w:color w:val="000000" w:themeColor="text1"/>
                <w:sz w:val="16"/>
                <w:szCs w:val="16"/>
              </w:rPr>
              <w:t>(</w:t>
            </w:r>
            <w:r w:rsidR="00AF71A5" w:rsidRPr="005B60DF">
              <w:rPr>
                <w:rFonts w:ascii="Times New Roman" w:hAnsi="Times New Roman" w:cs="Times New Roman"/>
                <w:i/>
                <w:color w:val="000000" w:themeColor="text1"/>
                <w:sz w:val="16"/>
                <w:szCs w:val="16"/>
              </w:rPr>
              <w:t>p</w:t>
            </w:r>
            <w:r w:rsidR="00C22C4C" w:rsidRPr="005B60DF">
              <w:rPr>
                <w:rFonts w:ascii="Times New Roman" w:hAnsi="Times New Roman" w:cs="Times New Roman"/>
                <w:i/>
                <w:color w:val="000000" w:themeColor="text1"/>
                <w:sz w:val="16"/>
                <w:szCs w:val="16"/>
              </w:rPr>
              <w:t xml:space="preserve"> </w:t>
            </w:r>
            <w:r w:rsidRPr="005B60DF">
              <w:rPr>
                <w:rFonts w:ascii="Times New Roman" w:hAnsi="Times New Roman" w:cs="Times New Roman"/>
                <w:color w:val="000000" w:themeColor="text1"/>
                <w:sz w:val="16"/>
                <w:szCs w:val="16"/>
              </w:rPr>
              <w:t>&lt;</w:t>
            </w:r>
            <w:r w:rsidR="00C22C4C" w:rsidRPr="005B60DF">
              <w:rPr>
                <w:rFonts w:ascii="Times New Roman" w:hAnsi="Times New Roman" w:cs="Times New Roman"/>
                <w:color w:val="000000" w:themeColor="text1"/>
                <w:sz w:val="16"/>
                <w:szCs w:val="16"/>
              </w:rPr>
              <w:t xml:space="preserve"> </w:t>
            </w:r>
            <w:r w:rsidRPr="005B60DF">
              <w:rPr>
                <w:rFonts w:ascii="Times New Roman" w:hAnsi="Times New Roman" w:cs="Times New Roman"/>
                <w:color w:val="000000" w:themeColor="text1"/>
                <w:sz w:val="16"/>
                <w:szCs w:val="16"/>
              </w:rPr>
              <w:t>0.05</w:t>
            </w:r>
            <w:r w:rsidR="00AF71A5" w:rsidRPr="005B60DF">
              <w:rPr>
                <w:rFonts w:ascii="Times New Roman" w:hAnsi="Times New Roman" w:cs="Times New Roman"/>
                <w:color w:val="000000" w:themeColor="text1"/>
                <w:sz w:val="16"/>
                <w:szCs w:val="16"/>
              </w:rPr>
              <w:t>)</w:t>
            </w:r>
            <w:r w:rsidRPr="005B60DF">
              <w:rPr>
                <w:rFonts w:ascii="Times New Roman" w:hAnsi="Times New Roman" w:cs="Times New Roman"/>
                <w:color w:val="000000" w:themeColor="text1"/>
                <w:sz w:val="16"/>
                <w:szCs w:val="16"/>
              </w:rPr>
              <w:t>.</w:t>
            </w:r>
          </w:p>
        </w:tc>
        <w:tc>
          <w:tcPr>
            <w:tcW w:w="1128" w:type="dxa"/>
            <w:vAlign w:val="center"/>
          </w:tcPr>
          <w:p w14:paraId="42C89E78"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China</w:t>
            </w:r>
          </w:p>
        </w:tc>
      </w:tr>
      <w:tr w:rsidR="00E61C3C" w:rsidRPr="005B60DF" w14:paraId="78D8D8A6" w14:textId="77777777" w:rsidTr="00E5718A">
        <w:trPr>
          <w:trHeight w:val="1022"/>
        </w:trPr>
        <w:tc>
          <w:tcPr>
            <w:tcW w:w="934" w:type="dxa"/>
            <w:vMerge/>
            <w:vAlign w:val="center"/>
          </w:tcPr>
          <w:p w14:paraId="74FC7B4E" w14:textId="77777777" w:rsidR="00E61C3C" w:rsidRPr="005B60DF" w:rsidRDefault="00E61C3C" w:rsidP="00E61C3C">
            <w:pPr>
              <w:jc w:val="center"/>
              <w:rPr>
                <w:rFonts w:ascii="Times New Roman" w:hAnsi="Times New Roman" w:cs="Times New Roman"/>
                <w:color w:val="000000" w:themeColor="text1"/>
                <w:sz w:val="16"/>
                <w:szCs w:val="16"/>
              </w:rPr>
            </w:pPr>
          </w:p>
        </w:tc>
        <w:tc>
          <w:tcPr>
            <w:tcW w:w="1316" w:type="dxa"/>
            <w:vAlign w:val="center"/>
          </w:tcPr>
          <w:p w14:paraId="15136696" w14:textId="7ABD98BD" w:rsidR="00E61C3C" w:rsidRPr="005B60DF" w:rsidRDefault="00E61C3C"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PEVuZE5vdGU+PENpdGU+PEF1dGhvcj5XYW5nPC9BdXRob3I+PFllYXI+MjAxODwvWWVhcj48UmVj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XYW5nPC9BdXRob3I+PFllYXI+MjAxODwvWWVhcj48UmVj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3]</w:t>
            </w:r>
            <w:r w:rsidRPr="005B60DF">
              <w:rPr>
                <w:rFonts w:ascii="Times New Roman" w:hAnsi="Times New Roman" w:cs="Times New Roman"/>
                <w:color w:val="000000" w:themeColor="text1"/>
                <w:sz w:val="16"/>
                <w:szCs w:val="16"/>
              </w:rPr>
              <w:fldChar w:fldCharType="end"/>
            </w:r>
          </w:p>
        </w:tc>
        <w:tc>
          <w:tcPr>
            <w:tcW w:w="1693" w:type="dxa"/>
            <w:vAlign w:val="center"/>
          </w:tcPr>
          <w:p w14:paraId="245336BA"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TCM criteria</w:t>
            </w:r>
          </w:p>
        </w:tc>
        <w:tc>
          <w:tcPr>
            <w:tcW w:w="1316" w:type="dxa"/>
            <w:vAlign w:val="center"/>
          </w:tcPr>
          <w:p w14:paraId="276733D2" w14:textId="774B303D"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Clinical chemistry measurement, </w:t>
            </w:r>
            <w:r w:rsidR="00C22C4C" w:rsidRPr="005B60DF">
              <w:rPr>
                <w:rFonts w:ascii="Times New Roman" w:hAnsi="Times New Roman" w:cs="Times New Roman"/>
                <w:color w:val="000000" w:themeColor="text1"/>
                <w:sz w:val="16"/>
                <w:szCs w:val="16"/>
              </w:rPr>
              <w:t>p</w:t>
            </w:r>
            <w:r w:rsidRPr="005B60DF">
              <w:rPr>
                <w:rFonts w:ascii="Times New Roman" w:hAnsi="Times New Roman" w:cs="Times New Roman"/>
                <w:color w:val="000000" w:themeColor="text1"/>
                <w:sz w:val="16"/>
                <w:szCs w:val="16"/>
              </w:rPr>
              <w:t>roteomics</w:t>
            </w:r>
          </w:p>
        </w:tc>
        <w:tc>
          <w:tcPr>
            <w:tcW w:w="1318" w:type="dxa"/>
            <w:vAlign w:val="center"/>
          </w:tcPr>
          <w:p w14:paraId="3D3BC63F"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ACR criteria, DAS28</w:t>
            </w:r>
          </w:p>
        </w:tc>
        <w:tc>
          <w:tcPr>
            <w:tcW w:w="1128" w:type="dxa"/>
            <w:vAlign w:val="center"/>
          </w:tcPr>
          <w:p w14:paraId="39313940" w14:textId="12E2FFFC" w:rsidR="00E61C3C" w:rsidRPr="005B60DF" w:rsidRDefault="00E61C3C" w:rsidP="000518D0">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Cold (19), </w:t>
            </w:r>
            <w:r w:rsidR="00C22C4C" w:rsidRPr="005B60DF">
              <w:rPr>
                <w:rFonts w:ascii="Times New Roman" w:hAnsi="Times New Roman" w:cs="Times New Roman"/>
                <w:color w:val="000000" w:themeColor="text1"/>
                <w:sz w:val="16"/>
                <w:szCs w:val="16"/>
              </w:rPr>
              <w:t>h</w:t>
            </w:r>
            <w:r w:rsidRPr="005B60DF">
              <w:rPr>
                <w:rFonts w:ascii="Times New Roman" w:hAnsi="Times New Roman" w:cs="Times New Roman"/>
                <w:color w:val="000000" w:themeColor="text1"/>
                <w:sz w:val="16"/>
                <w:szCs w:val="16"/>
              </w:rPr>
              <w:t>eat (11)</w:t>
            </w:r>
          </w:p>
        </w:tc>
        <w:tc>
          <w:tcPr>
            <w:tcW w:w="4704" w:type="dxa"/>
            <w:vAlign w:val="center"/>
          </w:tcPr>
          <w:p w14:paraId="306E2857" w14:textId="77777777" w:rsidR="00E61C3C" w:rsidRPr="005B60DF" w:rsidRDefault="00E61C3C" w:rsidP="00E61C3C">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Heat RA showed higher inflammatory and disease activity dependent on IL-33.</w:t>
            </w:r>
          </w:p>
        </w:tc>
        <w:tc>
          <w:tcPr>
            <w:tcW w:w="1128" w:type="dxa"/>
            <w:vAlign w:val="center"/>
          </w:tcPr>
          <w:p w14:paraId="0D0E4E27"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China</w:t>
            </w:r>
          </w:p>
        </w:tc>
      </w:tr>
      <w:tr w:rsidR="00E61C3C" w:rsidRPr="005B60DF" w14:paraId="67ECFB09" w14:textId="77777777" w:rsidTr="00E5718A">
        <w:trPr>
          <w:trHeight w:val="1022"/>
        </w:trPr>
        <w:tc>
          <w:tcPr>
            <w:tcW w:w="934" w:type="dxa"/>
            <w:vMerge/>
            <w:vAlign w:val="center"/>
          </w:tcPr>
          <w:p w14:paraId="31FC5822" w14:textId="77777777" w:rsidR="00E61C3C" w:rsidRPr="005B60DF" w:rsidRDefault="00E61C3C" w:rsidP="00E61C3C">
            <w:pPr>
              <w:jc w:val="center"/>
              <w:rPr>
                <w:rFonts w:ascii="Times New Roman" w:hAnsi="Times New Roman" w:cs="Times New Roman"/>
                <w:color w:val="000000" w:themeColor="text1"/>
                <w:sz w:val="16"/>
                <w:szCs w:val="16"/>
              </w:rPr>
            </w:pPr>
          </w:p>
        </w:tc>
        <w:tc>
          <w:tcPr>
            <w:tcW w:w="1316" w:type="dxa"/>
            <w:vAlign w:val="center"/>
          </w:tcPr>
          <w:p w14:paraId="38CDE5B2" w14:textId="5926C2EF" w:rsidR="00E61C3C" w:rsidRPr="005B60DF" w:rsidRDefault="00E61C3C"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r>
            <w:r w:rsidR="00934C77" w:rsidRPr="005B60DF">
              <w:rPr>
                <w:rFonts w:ascii="Times New Roman" w:hAnsi="Times New Roman" w:cs="Times New Roman"/>
                <w:color w:val="000000" w:themeColor="text1"/>
                <w:sz w:val="16"/>
                <w:szCs w:val="16"/>
              </w:rPr>
              <w:instrText xml:space="preserve"> ADDIN EN.CITE &lt;EndNote&gt;&lt;Cite&gt;&lt;Author&gt;Wang&lt;/Author&gt;&lt;Year&gt;2023&lt;/Year&gt;&lt;RecNum&gt;108&lt;/RecNum&gt;&lt;DisplayText&gt;[4]&lt;/DisplayText&gt;&lt;record&gt;&lt;rec-number&gt;108&lt;/rec-number&gt;&lt;foreign-keys&gt;&lt;key app="EN" db-id="xp2xttsz0e0wvoewdtppwstv9evasatetxtz" timestamp="1684132885"&gt;108&lt;/key&gt;&lt;/foreign-keys&gt;&lt;ref-type name="Journal Article"&gt;17&lt;/ref-type&gt;&lt;contributors&gt;&lt;authors&gt;&lt;author&gt;Wang, W.&lt;/author&gt;&lt;author&gt;Guan, J.&lt;/author&gt;&lt;author&gt;Li, Z.&lt;/author&gt;&lt;author&gt;Wang, X.&lt;/author&gt;&lt;/authors&gt;&lt;/contributors&gt;&lt;auth-address&gt;Department of Rheumatology, The Second Affiliated Hospital of Zhejiang Chinese Medical University, Hangzhou, Zhejiang 310005, China.&amp;#xD;Department of Rheumatology, First People&amp;apos;s Hospital of Taizhou, Zhejiang,318020, China.&lt;/auth-address&gt;&lt;titles&gt;&lt;title&gt;Rheumatoid arthritis characteristics and classification of heat and cold patterns-an observational study&lt;/title&gt;&lt;secondary-title&gt;Heliyon&lt;/secondary-title&gt;&lt;alt-title&gt;Heliyon&lt;/alt-title&gt;&lt;/titles&gt;&lt;periodical&gt;&lt;full-title&gt;Heliyon&lt;/full-title&gt;&lt;abbr-1&gt;Heliyon&lt;/abbr-1&gt;&lt;/periodical&gt;&lt;alt-periodical&gt;&lt;full-title&gt;Heliyon&lt;/full-title&gt;&lt;abbr-1&gt;Heliyon&lt;/abbr-1&gt;&lt;/alt-periodical&gt;&lt;pages&gt;e13439&lt;/pages&gt;&lt;volume&gt;9&lt;/volume&gt;&lt;number&gt;2&lt;/number&gt;&lt;edition&gt;2023/03/07&lt;/edition&gt;&lt;keywords&gt;&lt;keyword&gt;Cluster analysis&lt;/keyword&gt;&lt;keyword&gt;Cold pattern&lt;/keyword&gt;&lt;keyword&gt;Factor analysis&lt;/keyword&gt;&lt;keyword&gt;Heat pattern&lt;/keyword&gt;&lt;keyword&gt;Rheumatoid Arthritis (RA)&lt;/keyword&gt;&lt;keyword&gt;Traditional Chinese Medicine (TCM)&lt;/keyword&gt;&lt;/keywords&gt;&lt;dates&gt;&lt;year&gt;2023&lt;/year&gt;&lt;pub-dates&gt;&lt;date&gt;Feb&lt;/date&gt;&lt;/pub-dates&gt;&lt;/dates&gt;&lt;isbn&gt;2405-8440 (Print)&amp;#xD;2405-8440&lt;/isbn&gt;&lt;accession-num&gt;36873147&lt;/accession-num&gt;&lt;urls&gt;&lt;/urls&gt;&lt;custom2&gt;PMC9975089&lt;/custom2&gt;&lt;electronic-resource-num&gt;10.1016/j.heliyon.2023.e13439&lt;/electronic-resource-num&gt;&lt;remote-database-provider&gt;NLM&lt;/remote-database-provider&gt;&lt;language&gt;eng&lt;/language&gt;&lt;/record&gt;&lt;/Cite&gt;&lt;/EndNote&gt;</w:instrText>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4]</w:t>
            </w:r>
            <w:r w:rsidRPr="005B60DF">
              <w:rPr>
                <w:rFonts w:ascii="Times New Roman" w:hAnsi="Times New Roman" w:cs="Times New Roman"/>
                <w:color w:val="000000" w:themeColor="text1"/>
                <w:sz w:val="16"/>
                <w:szCs w:val="16"/>
              </w:rPr>
              <w:fldChar w:fldCharType="end"/>
            </w:r>
          </w:p>
        </w:tc>
        <w:tc>
          <w:tcPr>
            <w:tcW w:w="1693" w:type="dxa"/>
            <w:vAlign w:val="center"/>
          </w:tcPr>
          <w:p w14:paraId="4DF1B33B" w14:textId="7C47E6B9"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TCM criteria, </w:t>
            </w:r>
            <w:r w:rsidR="004519FE" w:rsidRPr="005B60DF">
              <w:rPr>
                <w:rFonts w:ascii="Times New Roman" w:hAnsi="Times New Roman" w:cs="Times New Roman"/>
                <w:color w:val="000000" w:themeColor="text1"/>
                <w:sz w:val="16"/>
                <w:szCs w:val="16"/>
              </w:rPr>
              <w:t>specialist</w:t>
            </w:r>
          </w:p>
        </w:tc>
        <w:tc>
          <w:tcPr>
            <w:tcW w:w="1316" w:type="dxa"/>
            <w:vAlign w:val="center"/>
          </w:tcPr>
          <w:p w14:paraId="4C75C8E8"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Clinical chemistry measurement, HAQ</w:t>
            </w:r>
          </w:p>
        </w:tc>
        <w:tc>
          <w:tcPr>
            <w:tcW w:w="1318" w:type="dxa"/>
            <w:vAlign w:val="center"/>
          </w:tcPr>
          <w:p w14:paraId="5DA94A64"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ACR criteria, DAS28</w:t>
            </w:r>
          </w:p>
        </w:tc>
        <w:tc>
          <w:tcPr>
            <w:tcW w:w="1128" w:type="dxa"/>
            <w:vAlign w:val="center"/>
          </w:tcPr>
          <w:p w14:paraId="4297BD90" w14:textId="3A2E2580" w:rsidR="00E61C3C" w:rsidRPr="005B60DF" w:rsidRDefault="00E61C3C" w:rsidP="000518D0">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Cold (181), </w:t>
            </w:r>
            <w:r w:rsidR="00C22C4C" w:rsidRPr="005B60DF">
              <w:rPr>
                <w:rFonts w:ascii="Times New Roman" w:hAnsi="Times New Roman" w:cs="Times New Roman"/>
                <w:color w:val="000000" w:themeColor="text1"/>
                <w:sz w:val="16"/>
                <w:szCs w:val="16"/>
              </w:rPr>
              <w:t>h</w:t>
            </w:r>
            <w:r w:rsidRPr="005B60DF">
              <w:rPr>
                <w:rFonts w:ascii="Times New Roman" w:hAnsi="Times New Roman" w:cs="Times New Roman"/>
                <w:color w:val="000000" w:themeColor="text1"/>
                <w:sz w:val="16"/>
                <w:szCs w:val="16"/>
              </w:rPr>
              <w:t>eat (119)</w:t>
            </w:r>
          </w:p>
        </w:tc>
        <w:tc>
          <w:tcPr>
            <w:tcW w:w="4704" w:type="dxa"/>
            <w:vAlign w:val="center"/>
          </w:tcPr>
          <w:p w14:paraId="525011FB" w14:textId="3EB4A422" w:rsidR="00E61C3C" w:rsidRPr="005B60DF" w:rsidRDefault="00E61C3C" w:rsidP="00F009E1">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Despite observing no significant differences in the levels of RF and anti-CCP between the cold and heat patterns of RA p</w:t>
            </w:r>
            <w:r w:rsidR="00F009E1" w:rsidRPr="005B60DF">
              <w:rPr>
                <w:rFonts w:ascii="Times New Roman" w:hAnsi="Times New Roman" w:cs="Times New Roman"/>
                <w:color w:val="000000" w:themeColor="text1"/>
                <w:sz w:val="16"/>
                <w:szCs w:val="16"/>
              </w:rPr>
              <w:t>atients, the levels of CRP (</w:t>
            </w:r>
            <w:r w:rsidR="00F009E1" w:rsidRPr="005B60DF">
              <w:rPr>
                <w:rFonts w:ascii="Times New Roman" w:hAnsi="Times New Roman" w:cs="Times New Roman"/>
                <w:i/>
                <w:color w:val="000000" w:themeColor="text1"/>
                <w:sz w:val="16"/>
                <w:szCs w:val="16"/>
              </w:rPr>
              <w:t>p</w:t>
            </w:r>
            <w:r w:rsidR="00C22C4C" w:rsidRPr="005B60DF">
              <w:rPr>
                <w:rFonts w:ascii="Times New Roman" w:hAnsi="Times New Roman" w:cs="Times New Roman"/>
                <w:i/>
                <w:color w:val="000000" w:themeColor="text1"/>
                <w:sz w:val="16"/>
                <w:szCs w:val="16"/>
              </w:rPr>
              <w:t xml:space="preserve"> </w:t>
            </w:r>
            <w:r w:rsidR="00F009E1" w:rsidRPr="005B60DF">
              <w:rPr>
                <w:rFonts w:ascii="Times New Roman" w:hAnsi="Times New Roman" w:cs="Times New Roman"/>
                <w:color w:val="000000" w:themeColor="text1"/>
                <w:sz w:val="16"/>
                <w:szCs w:val="16"/>
              </w:rPr>
              <w:t>=</w:t>
            </w:r>
            <w:r w:rsidR="00C22C4C" w:rsidRPr="005B60DF">
              <w:rPr>
                <w:rFonts w:ascii="Times New Roman" w:hAnsi="Times New Roman" w:cs="Times New Roman"/>
                <w:color w:val="000000" w:themeColor="text1"/>
                <w:sz w:val="16"/>
                <w:szCs w:val="16"/>
              </w:rPr>
              <w:t xml:space="preserve"> </w:t>
            </w:r>
            <w:r w:rsidR="00F009E1" w:rsidRPr="005B60DF">
              <w:rPr>
                <w:rFonts w:ascii="Times New Roman" w:hAnsi="Times New Roman" w:cs="Times New Roman"/>
                <w:color w:val="000000" w:themeColor="text1"/>
                <w:sz w:val="16"/>
                <w:szCs w:val="16"/>
              </w:rPr>
              <w:t>0.0019), PLT (</w:t>
            </w:r>
            <w:r w:rsidR="00F009E1" w:rsidRPr="005B60DF">
              <w:rPr>
                <w:rFonts w:ascii="Times New Roman" w:hAnsi="Times New Roman" w:cs="Times New Roman"/>
                <w:i/>
                <w:color w:val="000000" w:themeColor="text1"/>
                <w:sz w:val="16"/>
                <w:szCs w:val="16"/>
              </w:rPr>
              <w:t>p</w:t>
            </w:r>
            <w:r w:rsidR="00C22C4C" w:rsidRPr="005B60DF">
              <w:rPr>
                <w:rFonts w:ascii="Times New Roman" w:hAnsi="Times New Roman" w:cs="Times New Roman"/>
                <w:i/>
                <w:color w:val="000000" w:themeColor="text1"/>
                <w:sz w:val="16"/>
                <w:szCs w:val="16"/>
              </w:rPr>
              <w:t xml:space="preserve"> </w:t>
            </w:r>
            <w:r w:rsidRPr="005B60DF">
              <w:rPr>
                <w:rFonts w:ascii="Times New Roman" w:hAnsi="Times New Roman" w:cs="Times New Roman"/>
                <w:color w:val="000000" w:themeColor="text1"/>
                <w:sz w:val="16"/>
                <w:szCs w:val="16"/>
              </w:rPr>
              <w:t>=</w:t>
            </w:r>
            <w:r w:rsidR="00C22C4C" w:rsidRPr="005B60DF">
              <w:rPr>
                <w:rFonts w:ascii="Times New Roman" w:hAnsi="Times New Roman" w:cs="Times New Roman"/>
                <w:color w:val="000000" w:themeColor="text1"/>
                <w:sz w:val="16"/>
                <w:szCs w:val="16"/>
              </w:rPr>
              <w:t xml:space="preserve"> </w:t>
            </w:r>
            <w:r w:rsidR="00F009E1" w:rsidRPr="005B60DF">
              <w:rPr>
                <w:rFonts w:ascii="Times New Roman" w:hAnsi="Times New Roman" w:cs="Times New Roman"/>
                <w:color w:val="000000" w:themeColor="text1"/>
                <w:sz w:val="16"/>
                <w:szCs w:val="16"/>
              </w:rPr>
              <w:t>0.0055), and DAS28-ESR (</w:t>
            </w:r>
            <w:r w:rsidR="00F009E1" w:rsidRPr="005B60DF">
              <w:rPr>
                <w:rFonts w:ascii="Times New Roman" w:hAnsi="Times New Roman" w:cs="Times New Roman"/>
                <w:i/>
                <w:color w:val="000000" w:themeColor="text1"/>
                <w:sz w:val="16"/>
                <w:szCs w:val="16"/>
              </w:rPr>
              <w:t>p</w:t>
            </w:r>
            <w:r w:rsidR="00C22C4C" w:rsidRPr="005B60DF">
              <w:rPr>
                <w:rFonts w:ascii="Times New Roman" w:hAnsi="Times New Roman" w:cs="Times New Roman"/>
                <w:i/>
                <w:color w:val="000000" w:themeColor="text1"/>
                <w:sz w:val="16"/>
                <w:szCs w:val="16"/>
              </w:rPr>
              <w:t xml:space="preserve"> </w:t>
            </w:r>
            <w:r w:rsidRPr="005B60DF">
              <w:rPr>
                <w:rFonts w:ascii="Times New Roman" w:hAnsi="Times New Roman" w:cs="Times New Roman"/>
                <w:color w:val="000000" w:themeColor="text1"/>
                <w:sz w:val="16"/>
                <w:szCs w:val="16"/>
              </w:rPr>
              <w:t>=</w:t>
            </w:r>
            <w:r w:rsidR="00C22C4C" w:rsidRPr="005B60DF">
              <w:rPr>
                <w:rFonts w:ascii="Times New Roman" w:hAnsi="Times New Roman" w:cs="Times New Roman"/>
                <w:color w:val="000000" w:themeColor="text1"/>
                <w:sz w:val="16"/>
                <w:szCs w:val="16"/>
              </w:rPr>
              <w:t xml:space="preserve"> </w:t>
            </w:r>
            <w:r w:rsidRPr="005B60DF">
              <w:rPr>
                <w:rFonts w:ascii="Times New Roman" w:hAnsi="Times New Roman" w:cs="Times New Roman"/>
                <w:color w:val="000000" w:themeColor="text1"/>
                <w:sz w:val="16"/>
                <w:szCs w:val="16"/>
              </w:rPr>
              <w:t>0.0022) were markedly higher in patients with the heat pattern compared to those with the cold pattern. Additionally, the HAQ score was also marginally higher in the heat pattern group.</w:t>
            </w:r>
          </w:p>
        </w:tc>
        <w:tc>
          <w:tcPr>
            <w:tcW w:w="1128" w:type="dxa"/>
            <w:vAlign w:val="center"/>
          </w:tcPr>
          <w:p w14:paraId="64CEADC3"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China</w:t>
            </w:r>
          </w:p>
        </w:tc>
      </w:tr>
      <w:tr w:rsidR="00E61C3C" w:rsidRPr="005B60DF" w14:paraId="653DA458" w14:textId="77777777" w:rsidTr="00E5718A">
        <w:trPr>
          <w:trHeight w:val="1022"/>
        </w:trPr>
        <w:tc>
          <w:tcPr>
            <w:tcW w:w="934" w:type="dxa"/>
            <w:vMerge/>
            <w:vAlign w:val="center"/>
          </w:tcPr>
          <w:p w14:paraId="09678960" w14:textId="77777777" w:rsidR="00E61C3C" w:rsidRPr="005B60DF" w:rsidRDefault="00E61C3C" w:rsidP="00E61C3C">
            <w:pPr>
              <w:jc w:val="center"/>
              <w:rPr>
                <w:rFonts w:ascii="Times New Roman" w:hAnsi="Times New Roman" w:cs="Times New Roman"/>
                <w:color w:val="000000" w:themeColor="text1"/>
                <w:sz w:val="16"/>
                <w:szCs w:val="16"/>
              </w:rPr>
            </w:pPr>
          </w:p>
        </w:tc>
        <w:tc>
          <w:tcPr>
            <w:tcW w:w="1316" w:type="dxa"/>
            <w:vAlign w:val="center"/>
          </w:tcPr>
          <w:p w14:paraId="640DDA13" w14:textId="604C5111" w:rsidR="00E61C3C" w:rsidRPr="005B60DF" w:rsidRDefault="00E61C3C"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PEVuZE5vdGU+PENpdGU+PEF1dGhvcj52YW4gV2lldG1hcnNjaGVuPC9BdXRob3I+PFllYXI+MjAw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2YW4gV2lldG1hcnNjaGVuPC9BdXRob3I+PFllYXI+MjAw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5]</w:t>
            </w:r>
            <w:r w:rsidRPr="005B60DF">
              <w:rPr>
                <w:rFonts w:ascii="Times New Roman" w:hAnsi="Times New Roman" w:cs="Times New Roman"/>
                <w:color w:val="000000" w:themeColor="text1"/>
                <w:sz w:val="16"/>
                <w:szCs w:val="16"/>
              </w:rPr>
              <w:fldChar w:fldCharType="end"/>
            </w:r>
          </w:p>
        </w:tc>
        <w:tc>
          <w:tcPr>
            <w:tcW w:w="1693" w:type="dxa"/>
            <w:vAlign w:val="center"/>
          </w:tcPr>
          <w:p w14:paraId="0273FF92" w14:textId="338C087E"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TCM criteria, </w:t>
            </w:r>
            <w:r w:rsidR="004519FE" w:rsidRPr="005B60DF">
              <w:rPr>
                <w:rFonts w:ascii="Times New Roman" w:hAnsi="Times New Roman" w:cs="Times New Roman"/>
                <w:color w:val="000000" w:themeColor="text1"/>
                <w:sz w:val="16"/>
                <w:szCs w:val="16"/>
              </w:rPr>
              <w:t>practitioner</w:t>
            </w:r>
          </w:p>
        </w:tc>
        <w:tc>
          <w:tcPr>
            <w:tcW w:w="1316" w:type="dxa"/>
            <w:vAlign w:val="center"/>
          </w:tcPr>
          <w:p w14:paraId="37203066" w14:textId="3000717D"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Clinical chemistry measurement, </w:t>
            </w:r>
            <w:r w:rsidR="00C22C4C" w:rsidRPr="005B60DF">
              <w:rPr>
                <w:rFonts w:ascii="Times New Roman" w:hAnsi="Times New Roman" w:cs="Times New Roman"/>
                <w:color w:val="000000" w:themeColor="text1"/>
                <w:sz w:val="16"/>
                <w:szCs w:val="16"/>
              </w:rPr>
              <w:t>t</w:t>
            </w:r>
            <w:r w:rsidRPr="005B60DF">
              <w:rPr>
                <w:rFonts w:ascii="Times New Roman" w:hAnsi="Times New Roman" w:cs="Times New Roman"/>
                <w:color w:val="000000" w:themeColor="text1"/>
                <w:sz w:val="16"/>
                <w:szCs w:val="16"/>
              </w:rPr>
              <w:t xml:space="preserve">ranscriptomics, </w:t>
            </w:r>
            <w:r w:rsidR="00C22C4C" w:rsidRPr="005B60DF">
              <w:rPr>
                <w:rFonts w:ascii="Times New Roman" w:hAnsi="Times New Roman" w:cs="Times New Roman"/>
                <w:color w:val="000000" w:themeColor="text1"/>
                <w:sz w:val="16"/>
                <w:szCs w:val="16"/>
              </w:rPr>
              <w:t>m</w:t>
            </w:r>
            <w:r w:rsidRPr="005B60DF">
              <w:rPr>
                <w:rFonts w:ascii="Times New Roman" w:hAnsi="Times New Roman" w:cs="Times New Roman"/>
                <w:color w:val="000000" w:themeColor="text1"/>
                <w:sz w:val="16"/>
                <w:szCs w:val="16"/>
              </w:rPr>
              <w:t>etabolomics</w:t>
            </w:r>
          </w:p>
        </w:tc>
        <w:tc>
          <w:tcPr>
            <w:tcW w:w="1318" w:type="dxa"/>
            <w:vAlign w:val="center"/>
          </w:tcPr>
          <w:p w14:paraId="68ED80E9" w14:textId="62609B30"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ACR criteria, </w:t>
            </w:r>
            <w:r w:rsidR="00F51CEA" w:rsidRPr="005B60DF">
              <w:rPr>
                <w:rFonts w:ascii="Times New Roman" w:hAnsi="Times New Roman" w:cs="Times New Roman"/>
                <w:color w:val="000000" w:themeColor="text1"/>
                <w:sz w:val="16"/>
                <w:szCs w:val="16"/>
              </w:rPr>
              <w:t>s</w:t>
            </w:r>
            <w:r w:rsidRPr="005B60DF">
              <w:rPr>
                <w:rFonts w:ascii="Times New Roman" w:hAnsi="Times New Roman" w:cs="Times New Roman"/>
                <w:color w:val="000000" w:themeColor="text1"/>
                <w:sz w:val="16"/>
                <w:szCs w:val="16"/>
              </w:rPr>
              <w:t>ymptom questionnaire</w:t>
            </w:r>
          </w:p>
        </w:tc>
        <w:tc>
          <w:tcPr>
            <w:tcW w:w="1128" w:type="dxa"/>
            <w:vAlign w:val="center"/>
          </w:tcPr>
          <w:p w14:paraId="7A7762E7" w14:textId="6BECEDCF" w:rsidR="00E61C3C" w:rsidRPr="005B60DF" w:rsidRDefault="00F03163" w:rsidP="000518D0">
            <w:pPr>
              <w:jc w:val="center"/>
              <w:rPr>
                <w:rFonts w:ascii="Times New Roman" w:hAnsi="Times New Roman" w:cs="Times New Roman"/>
                <w:color w:val="000000" w:themeColor="text1"/>
                <w:sz w:val="16"/>
                <w:szCs w:val="16"/>
              </w:rPr>
            </w:pPr>
            <w:proofErr w:type="gramStart"/>
            <w:r w:rsidRPr="005B60DF">
              <w:rPr>
                <w:rFonts w:ascii="Times New Roman" w:hAnsi="Times New Roman" w:cs="Times New Roman"/>
                <w:color w:val="000000" w:themeColor="text1"/>
                <w:sz w:val="16"/>
                <w:szCs w:val="16"/>
              </w:rPr>
              <w:t>Not-defined</w:t>
            </w:r>
            <w:proofErr w:type="gramEnd"/>
            <w:r w:rsidRPr="005B60DF">
              <w:rPr>
                <w:rFonts w:ascii="Times New Roman" w:hAnsi="Times New Roman" w:cs="Times New Roman"/>
                <w:color w:val="000000" w:themeColor="text1"/>
                <w:sz w:val="16"/>
                <w:szCs w:val="16"/>
              </w:rPr>
              <w:t xml:space="preserve"> (33)</w:t>
            </w:r>
          </w:p>
        </w:tc>
        <w:tc>
          <w:tcPr>
            <w:tcW w:w="4704" w:type="dxa"/>
            <w:vAlign w:val="center"/>
          </w:tcPr>
          <w:p w14:paraId="511A2636" w14:textId="77777777" w:rsidR="00E61C3C" w:rsidRPr="005B60DF" w:rsidRDefault="00E61C3C" w:rsidP="00E61C3C">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Gene network analysis reveals distinct clustering patterns for heat and cold RA patients, with significant upregulation and grouping of apoptosis-related genes observed predominantly in the heat patterns, indicating a more active apoptotic process. Concurrently, metabolomics analysis presents heightened urea production and elevated levels of proline and oxo-proline, both markers for protein and collagen breakdown, in heat RA patients.</w:t>
            </w:r>
          </w:p>
        </w:tc>
        <w:tc>
          <w:tcPr>
            <w:tcW w:w="1128" w:type="dxa"/>
            <w:vAlign w:val="center"/>
          </w:tcPr>
          <w:p w14:paraId="7338CDD7"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China</w:t>
            </w:r>
          </w:p>
        </w:tc>
      </w:tr>
      <w:tr w:rsidR="00E61C3C" w:rsidRPr="005B60DF" w14:paraId="645A6D99" w14:textId="77777777" w:rsidTr="00E5718A">
        <w:trPr>
          <w:trHeight w:val="1022"/>
        </w:trPr>
        <w:tc>
          <w:tcPr>
            <w:tcW w:w="934" w:type="dxa"/>
            <w:vMerge/>
            <w:vAlign w:val="center"/>
          </w:tcPr>
          <w:p w14:paraId="08D6ABE6" w14:textId="77777777" w:rsidR="00E61C3C" w:rsidRPr="005B60DF" w:rsidRDefault="00E61C3C" w:rsidP="00E61C3C">
            <w:pPr>
              <w:jc w:val="center"/>
              <w:rPr>
                <w:rFonts w:ascii="Times New Roman" w:hAnsi="Times New Roman" w:cs="Times New Roman"/>
                <w:color w:val="000000" w:themeColor="text1"/>
                <w:sz w:val="16"/>
                <w:szCs w:val="16"/>
              </w:rPr>
            </w:pPr>
          </w:p>
        </w:tc>
        <w:tc>
          <w:tcPr>
            <w:tcW w:w="1316" w:type="dxa"/>
            <w:vAlign w:val="center"/>
          </w:tcPr>
          <w:p w14:paraId="2E8D478F" w14:textId="1D1AA48F" w:rsidR="00E61C3C" w:rsidRPr="005B60DF" w:rsidRDefault="00E61C3C"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r>
            <w:r w:rsidR="00934C77" w:rsidRPr="005B60DF">
              <w:rPr>
                <w:rFonts w:ascii="Times New Roman" w:hAnsi="Times New Roman" w:cs="Times New Roman"/>
                <w:color w:val="000000" w:themeColor="text1"/>
                <w:sz w:val="16"/>
                <w:szCs w:val="16"/>
              </w:rPr>
              <w:instrText xml:space="preserve"> ADDIN EN.CITE &lt;EndNote&gt;&lt;Cite&gt;&lt;Author&gt;Cheng&lt;/Author&gt;&lt;Year&gt;2010&lt;/Year&gt;&lt;RecNum&gt;1473&lt;/RecNum&gt;&lt;DisplayText&gt;[6]&lt;/DisplayText&gt;&lt;record&gt;&lt;rec-number&gt;1473&lt;/rec-number&gt;&lt;foreign-keys&gt;&lt;key app="EN" db-id="xp2xttsz0e0wvoewdtppwstv9evasatetxtz" timestamp="1684992265"&gt;1473&lt;/key&gt;&lt;/foreign-keys&gt;&lt;ref-type name="Journal Article"&gt;17&lt;/ref-type&gt;&lt;contributors&gt;&lt;authors&gt;&lt;author&gt;Cheng, Lu&lt;/author&gt;&lt;author&gt;Yuanyan, Liu&lt;/author&gt;&lt;author&gt;Cheng, Xiao&lt;/author&gt;&lt;author&gt;Miao, Jiang&lt;/author&gt;&lt;author&gt;Qinglin, Zha&lt;/author&gt;&lt;author&gt;Aiping, Lu %J World Science&lt;/author&gt;&lt;author&gt;Technology&lt;/author&gt;&lt;/authors&gt;&lt;/contributors&gt;&lt;titles&gt;&lt;title&gt;Biological basis of cold and heat pattern of rheumatoid arthritis in traditional Chinese medicine&lt;/title&gt;&lt;/titles&gt;&lt;pages&gt;814-817&lt;/pages&gt;&lt;volume&gt;12&lt;/volume&gt;&lt;number&gt;5&lt;/number&gt;&lt;dates&gt;&lt;year&gt;2010&lt;/year&gt;&lt;/dates&gt;&lt;isbn&gt;1876-3553&lt;/isbn&gt;&lt;urls&gt;&lt;/urls&gt;&lt;/record&gt;&lt;/Cite&gt;&lt;/EndNote&gt;</w:instrText>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6]</w:t>
            </w:r>
            <w:r w:rsidRPr="005B60DF">
              <w:rPr>
                <w:rFonts w:ascii="Times New Roman" w:hAnsi="Times New Roman" w:cs="Times New Roman"/>
                <w:color w:val="000000" w:themeColor="text1"/>
                <w:sz w:val="16"/>
                <w:szCs w:val="16"/>
              </w:rPr>
              <w:fldChar w:fldCharType="end"/>
            </w:r>
          </w:p>
        </w:tc>
        <w:tc>
          <w:tcPr>
            <w:tcW w:w="1693" w:type="dxa"/>
            <w:vAlign w:val="center"/>
          </w:tcPr>
          <w:p w14:paraId="7CFF0AD8"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TCM criteria</w:t>
            </w:r>
          </w:p>
        </w:tc>
        <w:tc>
          <w:tcPr>
            <w:tcW w:w="1316" w:type="dxa"/>
            <w:vAlign w:val="center"/>
          </w:tcPr>
          <w:p w14:paraId="5F4FEEC3" w14:textId="010B091B"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Clinical chemistry measurement, </w:t>
            </w:r>
            <w:r w:rsidR="00C22C4C" w:rsidRPr="005B60DF">
              <w:rPr>
                <w:rFonts w:ascii="Times New Roman" w:hAnsi="Times New Roman" w:cs="Times New Roman"/>
                <w:color w:val="000000" w:themeColor="text1"/>
                <w:sz w:val="16"/>
                <w:szCs w:val="16"/>
              </w:rPr>
              <w:t>t</w:t>
            </w:r>
            <w:r w:rsidRPr="005B60DF">
              <w:rPr>
                <w:rFonts w:ascii="Times New Roman" w:hAnsi="Times New Roman" w:cs="Times New Roman"/>
                <w:color w:val="000000" w:themeColor="text1"/>
                <w:sz w:val="16"/>
                <w:szCs w:val="16"/>
              </w:rPr>
              <w:t xml:space="preserve">ranscriptomics, </w:t>
            </w:r>
            <w:r w:rsidR="00C22C4C" w:rsidRPr="005B60DF">
              <w:rPr>
                <w:rFonts w:ascii="Times New Roman" w:hAnsi="Times New Roman" w:cs="Times New Roman"/>
                <w:color w:val="000000" w:themeColor="text1"/>
                <w:sz w:val="16"/>
                <w:szCs w:val="16"/>
              </w:rPr>
              <w:t>m</w:t>
            </w:r>
            <w:r w:rsidRPr="005B60DF">
              <w:rPr>
                <w:rFonts w:ascii="Times New Roman" w:hAnsi="Times New Roman" w:cs="Times New Roman"/>
                <w:color w:val="000000" w:themeColor="text1"/>
                <w:sz w:val="16"/>
                <w:szCs w:val="16"/>
              </w:rPr>
              <w:t xml:space="preserve">etabolomics, </w:t>
            </w:r>
            <w:r w:rsidR="00C22C4C" w:rsidRPr="005B60DF">
              <w:rPr>
                <w:rFonts w:ascii="Times New Roman" w:hAnsi="Times New Roman" w:cs="Times New Roman"/>
                <w:color w:val="000000" w:themeColor="text1"/>
                <w:sz w:val="16"/>
                <w:szCs w:val="16"/>
              </w:rPr>
              <w:t>p</w:t>
            </w:r>
            <w:r w:rsidRPr="005B60DF">
              <w:rPr>
                <w:rFonts w:ascii="Times New Roman" w:hAnsi="Times New Roman" w:cs="Times New Roman"/>
                <w:color w:val="000000" w:themeColor="text1"/>
                <w:sz w:val="16"/>
                <w:szCs w:val="16"/>
              </w:rPr>
              <w:t>roteomics</w:t>
            </w:r>
          </w:p>
        </w:tc>
        <w:tc>
          <w:tcPr>
            <w:tcW w:w="1318" w:type="dxa"/>
            <w:vAlign w:val="center"/>
          </w:tcPr>
          <w:p w14:paraId="18879711"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ACR criteria</w:t>
            </w:r>
          </w:p>
        </w:tc>
        <w:tc>
          <w:tcPr>
            <w:tcW w:w="1128" w:type="dxa"/>
            <w:vAlign w:val="center"/>
          </w:tcPr>
          <w:p w14:paraId="24BB340E" w14:textId="142F5CF3" w:rsidR="00E61C3C" w:rsidRPr="005B60DF" w:rsidRDefault="00E61C3C" w:rsidP="000518D0">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Cold (10), </w:t>
            </w:r>
            <w:r w:rsidR="00C22C4C" w:rsidRPr="005B60DF">
              <w:rPr>
                <w:rFonts w:ascii="Times New Roman" w:hAnsi="Times New Roman" w:cs="Times New Roman"/>
                <w:color w:val="000000" w:themeColor="text1"/>
                <w:sz w:val="16"/>
                <w:szCs w:val="16"/>
              </w:rPr>
              <w:t>h</w:t>
            </w:r>
            <w:r w:rsidRPr="005B60DF">
              <w:rPr>
                <w:rFonts w:ascii="Times New Roman" w:hAnsi="Times New Roman" w:cs="Times New Roman"/>
                <w:color w:val="000000" w:themeColor="text1"/>
                <w:sz w:val="16"/>
                <w:szCs w:val="16"/>
              </w:rPr>
              <w:t>eat (10)</w:t>
            </w:r>
          </w:p>
        </w:tc>
        <w:tc>
          <w:tcPr>
            <w:tcW w:w="4704" w:type="dxa"/>
            <w:vAlign w:val="center"/>
          </w:tcPr>
          <w:p w14:paraId="3CC8BE80" w14:textId="77777777" w:rsidR="00E61C3C" w:rsidRPr="005B60DF" w:rsidRDefault="00E61C3C" w:rsidP="00E61C3C">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Cold RA patients were related to the TLR signaling pathway, Heat RA patients were related: calcium signaling pathway, cell adhesion molecules, PPAR signaling pathway, fatty acid metabolism.</w:t>
            </w:r>
          </w:p>
        </w:tc>
        <w:tc>
          <w:tcPr>
            <w:tcW w:w="1128" w:type="dxa"/>
            <w:vAlign w:val="center"/>
          </w:tcPr>
          <w:p w14:paraId="7C40FDED"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China</w:t>
            </w:r>
          </w:p>
        </w:tc>
      </w:tr>
      <w:tr w:rsidR="00E61C3C" w:rsidRPr="005B60DF" w14:paraId="4E300348" w14:textId="77777777" w:rsidTr="00E5718A">
        <w:trPr>
          <w:trHeight w:val="1022"/>
        </w:trPr>
        <w:tc>
          <w:tcPr>
            <w:tcW w:w="934" w:type="dxa"/>
            <w:vMerge/>
            <w:vAlign w:val="center"/>
          </w:tcPr>
          <w:p w14:paraId="7C2B7433" w14:textId="77777777" w:rsidR="00E61C3C" w:rsidRPr="005B60DF" w:rsidRDefault="00E61C3C" w:rsidP="00E61C3C">
            <w:pPr>
              <w:jc w:val="center"/>
              <w:rPr>
                <w:rFonts w:ascii="Times New Roman" w:hAnsi="Times New Roman" w:cs="Times New Roman"/>
                <w:color w:val="000000" w:themeColor="text1"/>
                <w:sz w:val="16"/>
                <w:szCs w:val="16"/>
              </w:rPr>
            </w:pPr>
          </w:p>
        </w:tc>
        <w:tc>
          <w:tcPr>
            <w:tcW w:w="1316" w:type="dxa"/>
            <w:vAlign w:val="center"/>
          </w:tcPr>
          <w:p w14:paraId="2A15BEC4" w14:textId="2D622DB4" w:rsidR="00E61C3C" w:rsidRPr="005B60DF" w:rsidRDefault="00E61C3C"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r>
            <w:r w:rsidR="00934C77" w:rsidRPr="005B60DF">
              <w:rPr>
                <w:rFonts w:ascii="Times New Roman" w:hAnsi="Times New Roman" w:cs="Times New Roman"/>
                <w:color w:val="000000" w:themeColor="text1"/>
                <w:sz w:val="16"/>
                <w:szCs w:val="16"/>
              </w:rPr>
              <w:instrText xml:space="preserve"> ADDIN EN.CITE &lt;EndNote&gt;&lt;Cite&gt;&lt;Author&gt;Jiang&lt;/Author&gt;&lt;Year&gt;2011&lt;/Year&gt;&lt;RecNum&gt;1451&lt;/RecNum&gt;&lt;DisplayText&gt;[7]&lt;/DisplayText&gt;&lt;record&gt;&lt;rec-number&gt;1451&lt;/rec-number&gt;&lt;foreign-keys&gt;&lt;key app="EN" db-id="xp2xttsz0e0wvoewdtppwstv9evasatetxtz" timestamp="1684992265"&gt;1451&lt;/key&gt;&lt;/foreign-keys&gt;&lt;ref-type name="Journal Article"&gt;17&lt;/ref-type&gt;&lt;contributors&gt;&lt;authors&gt;&lt;author&gt;Jiang, Miao&lt;/author&gt;&lt;author&gt;Xiao, Cheng&lt;/author&gt;&lt;author&gt;Chen, Gao&lt;/author&gt;&lt;author&gt;Lu, Cheng&lt;/author&gt;&lt;author&gt;Zha, Qinglin&lt;/author&gt;&lt;author&gt;Yan, Xiaoping&lt;/author&gt;&lt;author&gt;Kong, Weiping&lt;/author&gt;&lt;author&gt;Xu, Shijie&lt;/author&gt;&lt;author&gt;Ju, Dahong&lt;/author&gt;&lt;author&gt;Xu, Pu %J Frontiers of medicine&lt;/author&gt;&lt;/authors&gt;&lt;/contributors&gt;&lt;titles&gt;&lt;title&gt;Correlation between cold and hot pattern in traditional Chinese medicine and gene expression profiles in rheumatoid arthritis&lt;/title&gt;&lt;/titles&gt;&lt;pages&gt;219-228&lt;/pages&gt;&lt;volume&gt;5&lt;/volume&gt;&lt;dates&gt;&lt;year&gt;2011&lt;/year&gt;&lt;/dates&gt;&lt;isbn&gt;2095-0217&lt;/isbn&gt;&lt;urls&gt;&lt;/urls&gt;&lt;/record&gt;&lt;/Cite&gt;&lt;/EndNote&gt;</w:instrText>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7]</w:t>
            </w:r>
            <w:r w:rsidRPr="005B60DF">
              <w:rPr>
                <w:rFonts w:ascii="Times New Roman" w:hAnsi="Times New Roman" w:cs="Times New Roman"/>
                <w:color w:val="000000" w:themeColor="text1"/>
                <w:sz w:val="16"/>
                <w:szCs w:val="16"/>
              </w:rPr>
              <w:fldChar w:fldCharType="end"/>
            </w:r>
          </w:p>
        </w:tc>
        <w:tc>
          <w:tcPr>
            <w:tcW w:w="1693" w:type="dxa"/>
            <w:vAlign w:val="center"/>
          </w:tcPr>
          <w:p w14:paraId="1F4430F5"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TCM criteria</w:t>
            </w:r>
          </w:p>
        </w:tc>
        <w:tc>
          <w:tcPr>
            <w:tcW w:w="1316" w:type="dxa"/>
            <w:vAlign w:val="center"/>
          </w:tcPr>
          <w:p w14:paraId="1616F2FC" w14:textId="42A7C10D"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Transcriptomics, </w:t>
            </w:r>
            <w:r w:rsidR="00C22C4C" w:rsidRPr="005B60DF">
              <w:rPr>
                <w:rFonts w:ascii="Times New Roman" w:hAnsi="Times New Roman" w:cs="Times New Roman"/>
                <w:color w:val="000000" w:themeColor="text1"/>
                <w:sz w:val="16"/>
                <w:szCs w:val="16"/>
              </w:rPr>
              <w:t>p</w:t>
            </w:r>
            <w:r w:rsidRPr="005B60DF">
              <w:rPr>
                <w:rFonts w:ascii="Times New Roman" w:hAnsi="Times New Roman" w:cs="Times New Roman"/>
                <w:color w:val="000000" w:themeColor="text1"/>
                <w:sz w:val="16"/>
                <w:szCs w:val="16"/>
              </w:rPr>
              <w:t>roteomics</w:t>
            </w:r>
          </w:p>
        </w:tc>
        <w:tc>
          <w:tcPr>
            <w:tcW w:w="1318" w:type="dxa"/>
            <w:vAlign w:val="center"/>
          </w:tcPr>
          <w:p w14:paraId="09746812"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Factor loadings</w:t>
            </w:r>
          </w:p>
        </w:tc>
        <w:tc>
          <w:tcPr>
            <w:tcW w:w="1128" w:type="dxa"/>
            <w:vAlign w:val="center"/>
          </w:tcPr>
          <w:p w14:paraId="51C928B2" w14:textId="77777777" w:rsidR="00E61C3C" w:rsidRPr="005B60DF" w:rsidRDefault="00E61C3C" w:rsidP="00E61C3C">
            <w:pPr>
              <w:jc w:val="center"/>
              <w:rPr>
                <w:rFonts w:ascii="Times New Roman" w:hAnsi="Times New Roman" w:cs="Times New Roman"/>
                <w:color w:val="000000" w:themeColor="text1"/>
                <w:sz w:val="16"/>
                <w:szCs w:val="16"/>
              </w:rPr>
            </w:pPr>
            <w:proofErr w:type="gramStart"/>
            <w:r w:rsidRPr="005B60DF">
              <w:rPr>
                <w:rFonts w:ascii="Times New Roman" w:hAnsi="Times New Roman" w:cs="Times New Roman"/>
                <w:color w:val="000000" w:themeColor="text1"/>
                <w:sz w:val="16"/>
                <w:szCs w:val="16"/>
              </w:rPr>
              <w:t>Not-defined</w:t>
            </w:r>
            <w:proofErr w:type="gramEnd"/>
            <w:r w:rsidRPr="005B60DF">
              <w:rPr>
                <w:rFonts w:ascii="Times New Roman" w:hAnsi="Times New Roman" w:cs="Times New Roman"/>
                <w:color w:val="000000" w:themeColor="text1"/>
                <w:sz w:val="16"/>
                <w:szCs w:val="16"/>
              </w:rPr>
              <w:t xml:space="preserve"> (21)</w:t>
            </w:r>
          </w:p>
        </w:tc>
        <w:tc>
          <w:tcPr>
            <w:tcW w:w="4704" w:type="dxa"/>
            <w:vAlign w:val="center"/>
          </w:tcPr>
          <w:p w14:paraId="2D2B0A4F" w14:textId="77777777" w:rsidR="00E61C3C" w:rsidRPr="005B60DF" w:rsidRDefault="00E61C3C" w:rsidP="00E61C3C">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Cold pattern is specifically associated with alanine, aspartate, and tyrosine metabolic processes, while heat pattern is correlated with pathways like TGF-beta signaling, calcium signaling, tumor-associated processes, cell cycling, histidine metabolism, and lysine degradation.</w:t>
            </w:r>
          </w:p>
        </w:tc>
        <w:tc>
          <w:tcPr>
            <w:tcW w:w="1128" w:type="dxa"/>
            <w:vAlign w:val="center"/>
          </w:tcPr>
          <w:p w14:paraId="673743C6"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China</w:t>
            </w:r>
          </w:p>
        </w:tc>
      </w:tr>
      <w:tr w:rsidR="00E61C3C" w:rsidRPr="005B60DF" w14:paraId="331F64F8" w14:textId="77777777" w:rsidTr="00E5718A">
        <w:trPr>
          <w:trHeight w:val="1022"/>
        </w:trPr>
        <w:tc>
          <w:tcPr>
            <w:tcW w:w="934" w:type="dxa"/>
            <w:vMerge/>
            <w:vAlign w:val="center"/>
          </w:tcPr>
          <w:p w14:paraId="22FAC0C4" w14:textId="77777777" w:rsidR="00E61C3C" w:rsidRPr="005B60DF" w:rsidRDefault="00E61C3C" w:rsidP="00E61C3C">
            <w:pPr>
              <w:jc w:val="center"/>
              <w:rPr>
                <w:rFonts w:ascii="Times New Roman" w:hAnsi="Times New Roman" w:cs="Times New Roman"/>
                <w:color w:val="000000" w:themeColor="text1"/>
                <w:sz w:val="16"/>
                <w:szCs w:val="16"/>
              </w:rPr>
            </w:pPr>
          </w:p>
        </w:tc>
        <w:tc>
          <w:tcPr>
            <w:tcW w:w="1316" w:type="dxa"/>
            <w:vAlign w:val="center"/>
          </w:tcPr>
          <w:p w14:paraId="08C1F05B" w14:textId="1D964B62" w:rsidR="00E61C3C" w:rsidRPr="005B60DF" w:rsidRDefault="00E61C3C"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PEVuZE5vdGU+PENpdGU+PEF1dGhvcj5DaGVuPC9BdXRob3I+PFllYXI+MjAxMjwvWWVhcj48UmVj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DaGVuPC9BdXRob3I+PFllYXI+MjAxMjwvWWVhcj48UmVj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8]</w:t>
            </w:r>
            <w:r w:rsidRPr="005B60DF">
              <w:rPr>
                <w:rFonts w:ascii="Times New Roman" w:hAnsi="Times New Roman" w:cs="Times New Roman"/>
                <w:color w:val="000000" w:themeColor="text1"/>
                <w:sz w:val="16"/>
                <w:szCs w:val="16"/>
              </w:rPr>
              <w:fldChar w:fldCharType="end"/>
            </w:r>
          </w:p>
        </w:tc>
        <w:tc>
          <w:tcPr>
            <w:tcW w:w="1693" w:type="dxa"/>
            <w:vAlign w:val="center"/>
          </w:tcPr>
          <w:p w14:paraId="132E7BAC"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TCM criteria</w:t>
            </w:r>
          </w:p>
        </w:tc>
        <w:tc>
          <w:tcPr>
            <w:tcW w:w="1316" w:type="dxa"/>
            <w:vAlign w:val="center"/>
          </w:tcPr>
          <w:p w14:paraId="794B3A31" w14:textId="68452E76"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Transcriptomics, </w:t>
            </w:r>
            <w:r w:rsidR="00C22C4C" w:rsidRPr="005B60DF">
              <w:rPr>
                <w:rFonts w:ascii="Times New Roman" w:hAnsi="Times New Roman" w:cs="Times New Roman"/>
                <w:color w:val="000000" w:themeColor="text1"/>
                <w:sz w:val="16"/>
                <w:szCs w:val="16"/>
              </w:rPr>
              <w:t>p</w:t>
            </w:r>
            <w:r w:rsidRPr="005B60DF">
              <w:rPr>
                <w:rFonts w:ascii="Times New Roman" w:hAnsi="Times New Roman" w:cs="Times New Roman"/>
                <w:color w:val="000000" w:themeColor="text1"/>
                <w:sz w:val="16"/>
                <w:szCs w:val="16"/>
              </w:rPr>
              <w:t>roteomics</w:t>
            </w:r>
          </w:p>
        </w:tc>
        <w:tc>
          <w:tcPr>
            <w:tcW w:w="1318" w:type="dxa"/>
            <w:vAlign w:val="center"/>
          </w:tcPr>
          <w:p w14:paraId="5604594B"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ACR criteria</w:t>
            </w:r>
          </w:p>
        </w:tc>
        <w:tc>
          <w:tcPr>
            <w:tcW w:w="1128" w:type="dxa"/>
            <w:vAlign w:val="center"/>
          </w:tcPr>
          <w:p w14:paraId="7FE276DF" w14:textId="14ACFC66"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Cold (21), </w:t>
            </w:r>
            <w:r w:rsidR="00C22C4C" w:rsidRPr="005B60DF">
              <w:rPr>
                <w:rFonts w:ascii="Times New Roman" w:hAnsi="Times New Roman" w:cs="Times New Roman"/>
                <w:color w:val="000000" w:themeColor="text1"/>
                <w:sz w:val="16"/>
                <w:szCs w:val="16"/>
              </w:rPr>
              <w:t>h</w:t>
            </w:r>
            <w:r w:rsidRPr="005B60DF">
              <w:rPr>
                <w:rFonts w:ascii="Times New Roman" w:hAnsi="Times New Roman" w:cs="Times New Roman"/>
                <w:color w:val="000000" w:themeColor="text1"/>
                <w:sz w:val="16"/>
                <w:szCs w:val="16"/>
              </w:rPr>
              <w:t>eat (12)</w:t>
            </w:r>
          </w:p>
        </w:tc>
        <w:tc>
          <w:tcPr>
            <w:tcW w:w="4704" w:type="dxa"/>
            <w:vAlign w:val="center"/>
          </w:tcPr>
          <w:p w14:paraId="2DF7470B" w14:textId="77777777" w:rsidR="00E61C3C" w:rsidRPr="005B60DF" w:rsidRDefault="00E61C3C" w:rsidP="00E61C3C">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Heat RA patients showed an upregulation of genes involved in small G protein signaling pathways, fatty acid metabolism, and T cell proliferation.</w:t>
            </w:r>
          </w:p>
        </w:tc>
        <w:tc>
          <w:tcPr>
            <w:tcW w:w="1128" w:type="dxa"/>
            <w:vAlign w:val="center"/>
          </w:tcPr>
          <w:p w14:paraId="026D388F"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China</w:t>
            </w:r>
          </w:p>
        </w:tc>
      </w:tr>
      <w:tr w:rsidR="00E61C3C" w:rsidRPr="005B60DF" w14:paraId="296BA881" w14:textId="77777777" w:rsidTr="00E5718A">
        <w:trPr>
          <w:trHeight w:val="1022"/>
        </w:trPr>
        <w:tc>
          <w:tcPr>
            <w:tcW w:w="934" w:type="dxa"/>
            <w:vMerge/>
            <w:vAlign w:val="center"/>
          </w:tcPr>
          <w:p w14:paraId="56715F94" w14:textId="77777777" w:rsidR="00E61C3C" w:rsidRPr="005B60DF" w:rsidRDefault="00E61C3C" w:rsidP="00E61C3C">
            <w:pPr>
              <w:jc w:val="center"/>
              <w:rPr>
                <w:rFonts w:ascii="Times New Roman" w:hAnsi="Times New Roman" w:cs="Times New Roman"/>
                <w:color w:val="000000" w:themeColor="text1"/>
                <w:sz w:val="16"/>
                <w:szCs w:val="16"/>
              </w:rPr>
            </w:pPr>
          </w:p>
        </w:tc>
        <w:tc>
          <w:tcPr>
            <w:tcW w:w="1316" w:type="dxa"/>
            <w:vAlign w:val="center"/>
          </w:tcPr>
          <w:p w14:paraId="566C874F" w14:textId="13F86602" w:rsidR="00E61C3C" w:rsidRPr="005B60DF" w:rsidRDefault="00E61C3C"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r>
            <w:r w:rsidR="00934C77" w:rsidRPr="005B60DF">
              <w:rPr>
                <w:rFonts w:ascii="Times New Roman" w:hAnsi="Times New Roman" w:cs="Times New Roman"/>
                <w:color w:val="000000" w:themeColor="text1"/>
                <w:sz w:val="16"/>
                <w:szCs w:val="16"/>
              </w:rPr>
              <w:instrText xml:space="preserve"> ADDIN EN.CITE &lt;EndNote&gt;&lt;Cite&gt;&lt;Author&gt;Lu&lt;/Author&gt;&lt;Year&gt;2012&lt;/Year&gt;&lt;RecNum&gt;1443&lt;/RecNum&gt;&lt;DisplayText&gt;[9]&lt;/DisplayText&gt;&lt;record&gt;&lt;rec-number&gt;1443&lt;/rec-number&gt;&lt;foreign-keys&gt;&lt;key app="EN" db-id="xp2xttsz0e0wvoewdtppwstv9evasatetxtz" timestamp="1686205293"&gt;1443&lt;/key&gt;&lt;key app="ENWeb" db-id=""&gt;0&lt;/key&gt;&lt;/foreign-keys&gt;&lt;ref-type name="Journal Article"&gt;17&lt;/ref-type&gt;&lt;contributors&gt;&lt;authors&gt;&lt;author&gt;Lu, Cheng&lt;/author&gt;&lt;author&gt;Niu, Xuyan&lt;/author&gt;&lt;author&gt;Xiao, Cheng&lt;/author&gt;&lt;author&gt;Chen, Gao&lt;/author&gt;&lt;author&gt;Zha, Qinglin&lt;/author&gt;&lt;author&gt;Guo, Hongtao&lt;/author&gt;&lt;author&gt;Jiang, Miao&lt;/author&gt;&lt;author&gt;Lu, Aiping %J Evidence-Based Complementary&lt;/author&gt;&lt;author&gt;Alternative Medicine&lt;/author&gt;&lt;/authors&gt;&lt;/contributors&gt;&lt;titles&gt;&lt;title&gt;Network-based gene expression biomarkers for cold and heat patterns of rheumatoid arthritis in traditional chinese medicine&lt;/title&gt;&lt;/titles&gt;&lt;volume&gt;2012&lt;/volume&gt;&lt;dates&gt;&lt;year&gt;2012&lt;/year&gt;&lt;/dates&gt;&lt;isbn&gt;1741-427X&lt;/isbn&gt;&lt;urls&gt;&lt;/urls&gt;&lt;/record&gt;&lt;/Cite&gt;&lt;/EndNote&gt;</w:instrText>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9]</w:t>
            </w:r>
            <w:r w:rsidRPr="005B60DF">
              <w:rPr>
                <w:rFonts w:ascii="Times New Roman" w:hAnsi="Times New Roman" w:cs="Times New Roman"/>
                <w:color w:val="000000" w:themeColor="text1"/>
                <w:sz w:val="16"/>
                <w:szCs w:val="16"/>
              </w:rPr>
              <w:fldChar w:fldCharType="end"/>
            </w:r>
          </w:p>
        </w:tc>
        <w:tc>
          <w:tcPr>
            <w:tcW w:w="1693" w:type="dxa"/>
            <w:vAlign w:val="center"/>
          </w:tcPr>
          <w:p w14:paraId="1C8FB3AC" w14:textId="20C9600F" w:rsidR="00E61C3C" w:rsidRPr="005B60DF" w:rsidRDefault="000518D0"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TCM criteria, </w:t>
            </w:r>
            <w:r w:rsidR="004519FE" w:rsidRPr="005B60DF">
              <w:rPr>
                <w:rFonts w:ascii="Times New Roman" w:hAnsi="Times New Roman" w:cs="Times New Roman"/>
                <w:color w:val="000000" w:themeColor="text1"/>
                <w:sz w:val="16"/>
                <w:szCs w:val="16"/>
              </w:rPr>
              <w:t>practitioner</w:t>
            </w:r>
          </w:p>
        </w:tc>
        <w:tc>
          <w:tcPr>
            <w:tcW w:w="1316" w:type="dxa"/>
            <w:vAlign w:val="center"/>
          </w:tcPr>
          <w:p w14:paraId="4FEC9C62"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Transcriptomics, Proteomics</w:t>
            </w:r>
          </w:p>
        </w:tc>
        <w:tc>
          <w:tcPr>
            <w:tcW w:w="1318" w:type="dxa"/>
            <w:vAlign w:val="center"/>
          </w:tcPr>
          <w:p w14:paraId="43383FB5"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ACR criteria</w:t>
            </w:r>
          </w:p>
        </w:tc>
        <w:tc>
          <w:tcPr>
            <w:tcW w:w="1128" w:type="dxa"/>
            <w:vAlign w:val="center"/>
          </w:tcPr>
          <w:p w14:paraId="5FF0D001" w14:textId="687FB910" w:rsidR="00E61C3C" w:rsidRPr="005B60DF" w:rsidRDefault="00E61C3C" w:rsidP="000518D0">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Cold (21), </w:t>
            </w:r>
            <w:r w:rsidR="00C22C4C" w:rsidRPr="005B60DF">
              <w:rPr>
                <w:rFonts w:ascii="Times New Roman" w:hAnsi="Times New Roman" w:cs="Times New Roman"/>
                <w:color w:val="000000" w:themeColor="text1"/>
                <w:sz w:val="16"/>
                <w:szCs w:val="16"/>
              </w:rPr>
              <w:t>h</w:t>
            </w:r>
            <w:r w:rsidRPr="005B60DF">
              <w:rPr>
                <w:rFonts w:ascii="Times New Roman" w:hAnsi="Times New Roman" w:cs="Times New Roman"/>
                <w:color w:val="000000" w:themeColor="text1"/>
                <w:sz w:val="16"/>
                <w:szCs w:val="16"/>
              </w:rPr>
              <w:t>eat (12)</w:t>
            </w:r>
          </w:p>
        </w:tc>
        <w:tc>
          <w:tcPr>
            <w:tcW w:w="4704" w:type="dxa"/>
            <w:vAlign w:val="center"/>
          </w:tcPr>
          <w:p w14:paraId="34689A9E" w14:textId="77777777" w:rsidR="00E61C3C" w:rsidRPr="005B60DF" w:rsidRDefault="00E61C3C" w:rsidP="00E61C3C">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Cold RA patients are associated EIF4A2, CCNT1, and IL7R, which are related with the promotion of cell proliferation and the Jak-STAT cascade. On the other hand, PRKAA1, HSPA8, and LSM6, implicated in fatty acid metabolism and the I-</w:t>
            </w:r>
            <w:proofErr w:type="spellStart"/>
            <w:r w:rsidRPr="005B60DF">
              <w:rPr>
                <w:rFonts w:ascii="Times New Roman" w:hAnsi="Times New Roman" w:cs="Times New Roman"/>
                <w:color w:val="000000" w:themeColor="text1"/>
                <w:sz w:val="16"/>
                <w:szCs w:val="16"/>
              </w:rPr>
              <w:t>κB</w:t>
            </w:r>
            <w:proofErr w:type="spellEnd"/>
            <w:r w:rsidRPr="005B60DF">
              <w:rPr>
                <w:rFonts w:ascii="Times New Roman" w:hAnsi="Times New Roman" w:cs="Times New Roman"/>
                <w:color w:val="000000" w:themeColor="text1"/>
                <w:sz w:val="16"/>
                <w:szCs w:val="16"/>
              </w:rPr>
              <w:t xml:space="preserve"> kinase/NF-</w:t>
            </w:r>
            <w:proofErr w:type="spellStart"/>
            <w:r w:rsidRPr="005B60DF">
              <w:rPr>
                <w:rFonts w:ascii="Times New Roman" w:hAnsi="Times New Roman" w:cs="Times New Roman"/>
                <w:color w:val="000000" w:themeColor="text1"/>
                <w:sz w:val="16"/>
                <w:szCs w:val="16"/>
              </w:rPr>
              <w:t>κB</w:t>
            </w:r>
            <w:proofErr w:type="spellEnd"/>
            <w:r w:rsidRPr="005B60DF">
              <w:rPr>
                <w:rFonts w:ascii="Times New Roman" w:hAnsi="Times New Roman" w:cs="Times New Roman"/>
                <w:color w:val="000000" w:themeColor="text1"/>
                <w:sz w:val="16"/>
                <w:szCs w:val="16"/>
              </w:rPr>
              <w:t xml:space="preserve"> cascade, were discerned as biomarkers of the heat RA patients.</w:t>
            </w:r>
          </w:p>
        </w:tc>
        <w:tc>
          <w:tcPr>
            <w:tcW w:w="1128" w:type="dxa"/>
            <w:vAlign w:val="center"/>
          </w:tcPr>
          <w:p w14:paraId="2C007A96"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China</w:t>
            </w:r>
          </w:p>
        </w:tc>
      </w:tr>
      <w:tr w:rsidR="00E61C3C" w:rsidRPr="005B60DF" w14:paraId="380A7E2C" w14:textId="77777777" w:rsidTr="00E5718A">
        <w:trPr>
          <w:trHeight w:val="1022"/>
        </w:trPr>
        <w:tc>
          <w:tcPr>
            <w:tcW w:w="934" w:type="dxa"/>
            <w:vMerge/>
            <w:vAlign w:val="center"/>
          </w:tcPr>
          <w:p w14:paraId="222C38CD" w14:textId="77777777" w:rsidR="00E61C3C" w:rsidRPr="005B60DF" w:rsidRDefault="00E61C3C" w:rsidP="00E61C3C">
            <w:pPr>
              <w:jc w:val="center"/>
              <w:rPr>
                <w:rFonts w:ascii="Times New Roman" w:hAnsi="Times New Roman" w:cs="Times New Roman"/>
                <w:color w:val="000000" w:themeColor="text1"/>
                <w:sz w:val="16"/>
                <w:szCs w:val="16"/>
              </w:rPr>
            </w:pPr>
          </w:p>
        </w:tc>
        <w:tc>
          <w:tcPr>
            <w:tcW w:w="1316" w:type="dxa"/>
            <w:vAlign w:val="center"/>
          </w:tcPr>
          <w:p w14:paraId="158BE572" w14:textId="7665755C" w:rsidR="00E61C3C" w:rsidRPr="005B60DF" w:rsidRDefault="00E61C3C"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r>
            <w:r w:rsidR="00934C77" w:rsidRPr="005B60DF">
              <w:rPr>
                <w:rFonts w:ascii="Times New Roman" w:hAnsi="Times New Roman" w:cs="Times New Roman"/>
                <w:color w:val="000000" w:themeColor="text1"/>
                <w:sz w:val="16"/>
                <w:szCs w:val="16"/>
              </w:rPr>
              <w:instrText xml:space="preserve"> ADDIN EN.CITE &lt;EndNote&gt;&lt;Cite&gt;&lt;Author&gt;Lu&lt;/Author&gt;&lt;Year&gt;2012&lt;/Year&gt;&lt;RecNum&gt;1417&lt;/RecNum&gt;&lt;DisplayText&gt;[10]&lt;/DisplayText&gt;&lt;record&gt;&lt;rec-number&gt;1417&lt;/rec-number&gt;&lt;foreign-keys&gt;&lt;key app="EN" db-id="xp2xttsz0e0wvoewdtppwstv9evasatetxtz" timestamp="1684992265"&gt;1417&lt;/key&gt;&lt;/foreign-keys&gt;&lt;ref-type name="Journal Article"&gt;17&lt;/ref-type&gt;&lt;contributors&gt;&lt;authors&gt;&lt;author&gt;Lu, Cheng&lt;/author&gt;&lt;author&gt;Xiao, Cheng&lt;/author&gt;&lt;author&gt;Chen, Gao&lt;/author&gt;&lt;author&gt;Jiang, Miao&lt;/author&gt;&lt;author&gt;Zha, Qinglin&lt;/author&gt;&lt;author&gt;Yan, Xiaoping&lt;/author&gt;&lt;author&gt;Kong, Weiping&lt;/author&gt;&lt;author&gt;Lu, Aiping %J Rheumatology international&lt;/author&gt;&lt;/authors&gt;&lt;/contributors&gt;&lt;titles&gt;&lt;title&gt;Cold and heat pattern of rheumatoid arthritis in traditional Chinese medicine: distinct molecular signatures indentified by microarray expression profiles in CD4-positive T cell&lt;/title&gt;&lt;/titles&gt;&lt;pages&gt;61-68&lt;/pages&gt;&lt;volume&gt;32&lt;/volume&gt;&lt;dates&gt;&lt;year&gt;2012&lt;/year&gt;&lt;/dates&gt;&lt;isbn&gt;0172-8172&lt;/isbn&gt;&lt;urls&gt;&lt;/urls&gt;&lt;/record&gt;&lt;/Cite&gt;&lt;/EndNote&gt;</w:instrText>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10]</w:t>
            </w:r>
            <w:r w:rsidRPr="005B60DF">
              <w:rPr>
                <w:rFonts w:ascii="Times New Roman" w:hAnsi="Times New Roman" w:cs="Times New Roman"/>
                <w:color w:val="000000" w:themeColor="text1"/>
                <w:sz w:val="16"/>
                <w:szCs w:val="16"/>
              </w:rPr>
              <w:fldChar w:fldCharType="end"/>
            </w:r>
          </w:p>
        </w:tc>
        <w:tc>
          <w:tcPr>
            <w:tcW w:w="1693" w:type="dxa"/>
            <w:vAlign w:val="center"/>
          </w:tcPr>
          <w:p w14:paraId="32EDF924"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TCM criteria</w:t>
            </w:r>
          </w:p>
        </w:tc>
        <w:tc>
          <w:tcPr>
            <w:tcW w:w="1316" w:type="dxa"/>
            <w:vAlign w:val="center"/>
          </w:tcPr>
          <w:p w14:paraId="6E7BB2CA" w14:textId="76BBE828"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Transcriptomics, </w:t>
            </w:r>
            <w:r w:rsidR="00C22C4C" w:rsidRPr="005B60DF">
              <w:rPr>
                <w:rFonts w:ascii="Times New Roman" w:hAnsi="Times New Roman" w:cs="Times New Roman"/>
                <w:color w:val="000000" w:themeColor="text1"/>
                <w:sz w:val="16"/>
                <w:szCs w:val="16"/>
              </w:rPr>
              <w:t>p</w:t>
            </w:r>
            <w:r w:rsidRPr="005B60DF">
              <w:rPr>
                <w:rFonts w:ascii="Times New Roman" w:hAnsi="Times New Roman" w:cs="Times New Roman"/>
                <w:color w:val="000000" w:themeColor="text1"/>
                <w:sz w:val="16"/>
                <w:szCs w:val="16"/>
              </w:rPr>
              <w:t>roteomics</w:t>
            </w:r>
          </w:p>
        </w:tc>
        <w:tc>
          <w:tcPr>
            <w:tcW w:w="1318" w:type="dxa"/>
            <w:vAlign w:val="center"/>
          </w:tcPr>
          <w:p w14:paraId="1A86F1FC"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ACR criteria</w:t>
            </w:r>
          </w:p>
        </w:tc>
        <w:tc>
          <w:tcPr>
            <w:tcW w:w="1128" w:type="dxa"/>
            <w:vAlign w:val="center"/>
          </w:tcPr>
          <w:p w14:paraId="45FE1B1A" w14:textId="38D8465B" w:rsidR="00E61C3C" w:rsidRPr="005B60DF" w:rsidRDefault="00E61C3C" w:rsidP="000518D0">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Cold (10), </w:t>
            </w:r>
            <w:r w:rsidR="00C22C4C" w:rsidRPr="005B60DF">
              <w:rPr>
                <w:rFonts w:ascii="Times New Roman" w:hAnsi="Times New Roman" w:cs="Times New Roman"/>
                <w:color w:val="000000" w:themeColor="text1"/>
                <w:sz w:val="16"/>
                <w:szCs w:val="16"/>
              </w:rPr>
              <w:t>h</w:t>
            </w:r>
            <w:r w:rsidRPr="005B60DF">
              <w:rPr>
                <w:rFonts w:ascii="Times New Roman" w:hAnsi="Times New Roman" w:cs="Times New Roman"/>
                <w:color w:val="000000" w:themeColor="text1"/>
                <w:sz w:val="16"/>
                <w:szCs w:val="16"/>
              </w:rPr>
              <w:t>eat (10)</w:t>
            </w:r>
          </w:p>
        </w:tc>
        <w:tc>
          <w:tcPr>
            <w:tcW w:w="4704" w:type="dxa"/>
            <w:vAlign w:val="center"/>
          </w:tcPr>
          <w:p w14:paraId="40628405" w14:textId="77777777" w:rsidR="00E61C3C" w:rsidRPr="005B60DF" w:rsidRDefault="00E61C3C" w:rsidP="00E61C3C">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Cold pattern was associated with the TLR signaling pathway. In contrast, Heat pattern showed connections with a diverse set of pathways, including the Calcium signaling pathway, Cell adhesion molecules, PPAR signaling pathway, and Fatty acid metabolism.</w:t>
            </w:r>
          </w:p>
        </w:tc>
        <w:tc>
          <w:tcPr>
            <w:tcW w:w="1128" w:type="dxa"/>
            <w:vAlign w:val="center"/>
          </w:tcPr>
          <w:p w14:paraId="1E6F89E9"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China</w:t>
            </w:r>
          </w:p>
        </w:tc>
      </w:tr>
      <w:tr w:rsidR="00E61C3C" w:rsidRPr="005B60DF" w14:paraId="47937A70" w14:textId="77777777" w:rsidTr="00E5718A">
        <w:trPr>
          <w:trHeight w:val="1022"/>
        </w:trPr>
        <w:tc>
          <w:tcPr>
            <w:tcW w:w="934" w:type="dxa"/>
            <w:vMerge/>
            <w:vAlign w:val="center"/>
          </w:tcPr>
          <w:p w14:paraId="05971F40" w14:textId="77777777" w:rsidR="00E61C3C" w:rsidRPr="005B60DF" w:rsidRDefault="00E61C3C" w:rsidP="00E61C3C">
            <w:pPr>
              <w:jc w:val="center"/>
              <w:rPr>
                <w:rFonts w:ascii="Times New Roman" w:hAnsi="Times New Roman" w:cs="Times New Roman"/>
                <w:color w:val="000000" w:themeColor="text1"/>
                <w:sz w:val="16"/>
                <w:szCs w:val="16"/>
              </w:rPr>
            </w:pPr>
          </w:p>
        </w:tc>
        <w:tc>
          <w:tcPr>
            <w:tcW w:w="1316" w:type="dxa"/>
            <w:vAlign w:val="center"/>
          </w:tcPr>
          <w:p w14:paraId="119695BF" w14:textId="3D1D2309" w:rsidR="00E61C3C" w:rsidRPr="005B60DF" w:rsidRDefault="00E61C3C"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r>
            <w:r w:rsidR="00934C77" w:rsidRPr="005B60DF">
              <w:rPr>
                <w:rFonts w:ascii="Times New Roman" w:hAnsi="Times New Roman" w:cs="Times New Roman"/>
                <w:color w:val="000000" w:themeColor="text1"/>
                <w:sz w:val="16"/>
                <w:szCs w:val="16"/>
              </w:rPr>
              <w:instrText xml:space="preserve"> ADDIN EN.CITE &lt;EndNote&gt;&lt;Cite&gt;&lt;Author&gt;Wang&lt;/Author&gt;&lt;Year&gt;2013&lt;/Year&gt;&lt;RecNum&gt;225&lt;/RecNum&gt;&lt;DisplayText&gt;[11]&lt;/DisplayText&gt;&lt;record&gt;&lt;rec-number&gt;225&lt;/rec-number&gt;&lt;foreign-keys&gt;&lt;key app="EN" db-id="xp2xttsz0e0wvoewdtppwstv9evasatetxtz" timestamp="1684207588"&gt;225&lt;/key&gt;&lt;/foreign-keys&gt;&lt;ref-type name="Journal Article"&gt;17&lt;/ref-type&gt;&lt;contributors&gt;&lt;authors&gt;&lt;author&gt;Wang, M.&lt;/author&gt;&lt;author&gt;Chen, G.&lt;/author&gt;&lt;author&gt;Lu, C.&lt;/author&gt;&lt;author&gt;Xiao, C.&lt;/author&gt;&lt;author&gt;Li, L.&lt;/author&gt;&lt;author&gt;Niu, X.&lt;/author&gt;&lt;author&gt;He, X.&lt;/author&gt;&lt;author&gt;Jiang, M.&lt;/author&gt;&lt;author&gt;Lu, A.&lt;/author&gt;&lt;/authors&gt;&lt;/contributors&gt;&lt;auth-address&gt;Institute of Basic Research in Clinical Medicine, China Academy of Traditional Chinese Medicine, Beijing 100700, China.&lt;/auth-address&gt;&lt;titles&gt;&lt;title&gt;Rheumatoid arthritis with deficiency pattern in traditional chinese medicine shows correlation with cold and hot patterns in gene expression profiles&lt;/title&gt;&lt;secondary-title&gt;Evid Based Complement Alternat Med&lt;/secondary-title&gt;&lt;alt-title&gt;Evidence-based complementary and alternative medicine : eCAM&lt;/alt-title&gt;&lt;/titles&gt;&lt;periodical&gt;&lt;full-title&gt;Evid Based Complement Alternat Med&lt;/full-title&gt;&lt;abbr-1&gt;Evidence-based complementary and alternative medicine : eCAM&lt;/abbr-1&gt;&lt;/periodical&gt;&lt;alt-periodical&gt;&lt;full-title&gt;Evid Based Complement Alternat Med&lt;/full-title&gt;&lt;abbr-1&gt;Evidence-based complementary and alternative medicine : eCAM&lt;/abbr-1&gt;&lt;/alt-periodical&gt;&lt;pages&gt;248650&lt;/pages&gt;&lt;volume&gt;2013&lt;/volume&gt;&lt;edition&gt;2013/11/01&lt;/edition&gt;&lt;dates&gt;&lt;year&gt;2013&lt;/year&gt;&lt;/dates&gt;&lt;isbn&gt;1741-427X (Print)&amp;#xD;1741-427x&lt;/isbn&gt;&lt;accession-num&gt;24174973&lt;/accession-num&gt;&lt;urls&gt;&lt;/urls&gt;&lt;custom2&gt;PMC3794642&lt;/custom2&gt;&lt;electronic-resource-num&gt;10.1155/2013/248650&lt;/electronic-resource-num&gt;&lt;remote-database-provider&gt;NLM&lt;/remote-database-provider&gt;&lt;language&gt;eng&lt;/language&gt;&lt;/record&gt;&lt;/Cite&gt;&lt;/EndNote&gt;</w:instrText>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11]</w:t>
            </w:r>
            <w:r w:rsidRPr="005B60DF">
              <w:rPr>
                <w:rFonts w:ascii="Times New Roman" w:hAnsi="Times New Roman" w:cs="Times New Roman"/>
                <w:color w:val="000000" w:themeColor="text1"/>
                <w:sz w:val="16"/>
                <w:szCs w:val="16"/>
              </w:rPr>
              <w:fldChar w:fldCharType="end"/>
            </w:r>
          </w:p>
        </w:tc>
        <w:tc>
          <w:tcPr>
            <w:tcW w:w="1693" w:type="dxa"/>
            <w:vAlign w:val="center"/>
          </w:tcPr>
          <w:p w14:paraId="58FB7C67" w14:textId="3F5856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TCM criteria, </w:t>
            </w:r>
            <w:r w:rsidR="004519FE" w:rsidRPr="005B60DF">
              <w:rPr>
                <w:rFonts w:ascii="Times New Roman" w:hAnsi="Times New Roman" w:cs="Times New Roman"/>
                <w:color w:val="000000" w:themeColor="text1"/>
                <w:sz w:val="16"/>
                <w:szCs w:val="16"/>
              </w:rPr>
              <w:t>practitioner</w:t>
            </w:r>
          </w:p>
        </w:tc>
        <w:tc>
          <w:tcPr>
            <w:tcW w:w="1316" w:type="dxa"/>
            <w:vAlign w:val="center"/>
          </w:tcPr>
          <w:p w14:paraId="42E06837" w14:textId="4EFBE763"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Transcriptomics, </w:t>
            </w:r>
            <w:r w:rsidR="00C22C4C" w:rsidRPr="005B60DF">
              <w:rPr>
                <w:rFonts w:ascii="Times New Roman" w:hAnsi="Times New Roman" w:cs="Times New Roman"/>
                <w:color w:val="000000" w:themeColor="text1"/>
                <w:sz w:val="16"/>
                <w:szCs w:val="16"/>
              </w:rPr>
              <w:t>p</w:t>
            </w:r>
            <w:r w:rsidRPr="005B60DF">
              <w:rPr>
                <w:rFonts w:ascii="Times New Roman" w:hAnsi="Times New Roman" w:cs="Times New Roman"/>
                <w:color w:val="000000" w:themeColor="text1"/>
                <w:sz w:val="16"/>
                <w:szCs w:val="16"/>
              </w:rPr>
              <w:t>roteomics</w:t>
            </w:r>
          </w:p>
        </w:tc>
        <w:tc>
          <w:tcPr>
            <w:tcW w:w="1318" w:type="dxa"/>
            <w:vAlign w:val="center"/>
          </w:tcPr>
          <w:p w14:paraId="360AD5EE"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ACR criteria</w:t>
            </w:r>
          </w:p>
        </w:tc>
        <w:tc>
          <w:tcPr>
            <w:tcW w:w="1128" w:type="dxa"/>
            <w:vAlign w:val="center"/>
          </w:tcPr>
          <w:p w14:paraId="58BDDE08" w14:textId="41E8954E" w:rsidR="00E61C3C" w:rsidRPr="005B60DF" w:rsidRDefault="00E61C3C" w:rsidP="000518D0">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Cold (12), </w:t>
            </w:r>
            <w:r w:rsidR="00C22C4C" w:rsidRPr="005B60DF">
              <w:rPr>
                <w:rFonts w:ascii="Times New Roman" w:hAnsi="Times New Roman" w:cs="Times New Roman"/>
                <w:color w:val="000000" w:themeColor="text1"/>
                <w:sz w:val="16"/>
                <w:szCs w:val="16"/>
              </w:rPr>
              <w:t>h</w:t>
            </w:r>
            <w:r w:rsidRPr="005B60DF">
              <w:rPr>
                <w:rFonts w:ascii="Times New Roman" w:hAnsi="Times New Roman" w:cs="Times New Roman"/>
                <w:color w:val="000000" w:themeColor="text1"/>
                <w:sz w:val="16"/>
                <w:szCs w:val="16"/>
              </w:rPr>
              <w:t>eat (21)</w:t>
            </w:r>
          </w:p>
        </w:tc>
        <w:tc>
          <w:tcPr>
            <w:tcW w:w="4704" w:type="dxa"/>
            <w:vAlign w:val="center"/>
          </w:tcPr>
          <w:p w14:paraId="06FBB931" w14:textId="77777777" w:rsidR="00E61C3C" w:rsidRPr="005B60DF" w:rsidRDefault="00E61C3C" w:rsidP="00E61C3C">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TLR activated NF-</w:t>
            </w:r>
            <w:r w:rsidRPr="005B60DF">
              <w:rPr>
                <w:rFonts w:ascii="Cambria Math" w:hAnsi="Cambria Math" w:cs="Cambria Math"/>
                <w:color w:val="000000" w:themeColor="text1"/>
                <w:sz w:val="16"/>
                <w:szCs w:val="16"/>
              </w:rPr>
              <w:t>𝜅</w:t>
            </w:r>
            <w:r w:rsidRPr="005B60DF">
              <w:rPr>
                <w:rFonts w:ascii="Times New Roman" w:hAnsi="Times New Roman" w:cs="Times New Roman"/>
                <w:color w:val="000000" w:themeColor="text1"/>
                <w:sz w:val="16"/>
                <w:szCs w:val="16"/>
              </w:rPr>
              <w:t>B regulated gene transcription and apoptosis pathways appears to be particularly relevant to TCM deficiency patterns observed in RA patients</w:t>
            </w:r>
          </w:p>
        </w:tc>
        <w:tc>
          <w:tcPr>
            <w:tcW w:w="1128" w:type="dxa"/>
            <w:vAlign w:val="center"/>
          </w:tcPr>
          <w:p w14:paraId="01FC4FF1"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China</w:t>
            </w:r>
          </w:p>
        </w:tc>
      </w:tr>
      <w:tr w:rsidR="00E61C3C" w:rsidRPr="005B60DF" w14:paraId="5D0430E8" w14:textId="77777777" w:rsidTr="00E5718A">
        <w:trPr>
          <w:trHeight w:val="611"/>
        </w:trPr>
        <w:tc>
          <w:tcPr>
            <w:tcW w:w="934" w:type="dxa"/>
            <w:vMerge w:val="restart"/>
            <w:vAlign w:val="center"/>
          </w:tcPr>
          <w:p w14:paraId="7FCCE2C4" w14:textId="77777777" w:rsidR="00E61C3C" w:rsidRPr="005B60DF" w:rsidRDefault="00E61C3C" w:rsidP="005B60DF">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Cancer</w:t>
            </w:r>
          </w:p>
        </w:tc>
        <w:tc>
          <w:tcPr>
            <w:tcW w:w="1316" w:type="dxa"/>
            <w:vAlign w:val="center"/>
          </w:tcPr>
          <w:p w14:paraId="7224865E" w14:textId="6D49F4E3" w:rsidR="00E61C3C" w:rsidRPr="005B60DF" w:rsidRDefault="00E61C3C"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PEVuZE5vdGU+PENpdGU+PEF1dGhvcj5aaHU8L0F1dGhvcj48WWVhcj4yMDE3PC9ZZWFyPjxSZWNO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aaHU8L0F1dGhvcj48WWVhcj4yMDE3PC9ZZWFyPjxSZWNO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12]</w:t>
            </w:r>
            <w:r w:rsidRPr="005B60DF">
              <w:rPr>
                <w:rFonts w:ascii="Times New Roman" w:hAnsi="Times New Roman" w:cs="Times New Roman"/>
                <w:color w:val="000000" w:themeColor="text1"/>
                <w:sz w:val="16"/>
                <w:szCs w:val="16"/>
              </w:rPr>
              <w:fldChar w:fldCharType="end"/>
            </w:r>
          </w:p>
        </w:tc>
        <w:tc>
          <w:tcPr>
            <w:tcW w:w="1693" w:type="dxa"/>
            <w:vAlign w:val="center"/>
          </w:tcPr>
          <w:p w14:paraId="7E43A614" w14:textId="632FFACC"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TCM criteria, </w:t>
            </w:r>
            <w:r w:rsidR="004519FE" w:rsidRPr="005B60DF">
              <w:rPr>
                <w:rFonts w:ascii="Times New Roman" w:hAnsi="Times New Roman" w:cs="Times New Roman"/>
                <w:color w:val="000000" w:themeColor="text1"/>
                <w:sz w:val="16"/>
                <w:szCs w:val="16"/>
              </w:rPr>
              <w:t>practitioner</w:t>
            </w:r>
          </w:p>
        </w:tc>
        <w:tc>
          <w:tcPr>
            <w:tcW w:w="1316" w:type="dxa"/>
            <w:vAlign w:val="center"/>
          </w:tcPr>
          <w:p w14:paraId="044736B2"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Genomics</w:t>
            </w:r>
          </w:p>
        </w:tc>
        <w:tc>
          <w:tcPr>
            <w:tcW w:w="1318" w:type="dxa"/>
            <w:vAlign w:val="center"/>
          </w:tcPr>
          <w:p w14:paraId="3B09EDA8"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Cancer staging</w:t>
            </w:r>
          </w:p>
        </w:tc>
        <w:tc>
          <w:tcPr>
            <w:tcW w:w="1128" w:type="dxa"/>
            <w:vAlign w:val="center"/>
          </w:tcPr>
          <w:p w14:paraId="06EF1935" w14:textId="10BE108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NSCLC; </w:t>
            </w:r>
            <w:r w:rsidRPr="005B60DF">
              <w:rPr>
                <w:rFonts w:ascii="Times New Roman" w:hAnsi="Times New Roman" w:cs="Times New Roman"/>
                <w:color w:val="000000" w:themeColor="text1"/>
                <w:sz w:val="16"/>
                <w:szCs w:val="16"/>
              </w:rPr>
              <w:br/>
            </w:r>
            <w:r w:rsidR="00C22C4C" w:rsidRPr="005B60DF">
              <w:rPr>
                <w:rFonts w:ascii="Times New Roman" w:hAnsi="Times New Roman" w:cs="Times New Roman"/>
                <w:color w:val="000000" w:themeColor="text1"/>
                <w:sz w:val="16"/>
                <w:szCs w:val="16"/>
              </w:rPr>
              <w:t>c</w:t>
            </w:r>
            <w:r w:rsidRPr="005B60DF">
              <w:rPr>
                <w:rFonts w:ascii="Times New Roman" w:hAnsi="Times New Roman" w:cs="Times New Roman"/>
                <w:color w:val="000000" w:themeColor="text1"/>
                <w:sz w:val="16"/>
                <w:szCs w:val="16"/>
              </w:rPr>
              <w:t xml:space="preserve">old (175), </w:t>
            </w:r>
            <w:r w:rsidR="00C22C4C" w:rsidRPr="005B60DF">
              <w:rPr>
                <w:rFonts w:ascii="Times New Roman" w:hAnsi="Times New Roman" w:cs="Times New Roman"/>
                <w:color w:val="000000" w:themeColor="text1"/>
                <w:sz w:val="16"/>
                <w:szCs w:val="16"/>
              </w:rPr>
              <w:t>h</w:t>
            </w:r>
            <w:r w:rsidRPr="005B60DF">
              <w:rPr>
                <w:rFonts w:ascii="Times New Roman" w:hAnsi="Times New Roman" w:cs="Times New Roman"/>
                <w:color w:val="000000" w:themeColor="text1"/>
                <w:sz w:val="16"/>
                <w:szCs w:val="16"/>
              </w:rPr>
              <w:t>eat (135)</w:t>
            </w:r>
          </w:p>
        </w:tc>
        <w:tc>
          <w:tcPr>
            <w:tcW w:w="4704" w:type="dxa"/>
            <w:vAlign w:val="center"/>
          </w:tcPr>
          <w:p w14:paraId="1DA6AB32" w14:textId="54DFFDF3" w:rsidR="00E61C3C" w:rsidRPr="005B60DF" w:rsidRDefault="00E61C3C" w:rsidP="00E61C3C">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Cold pattern exhibited a higher likelihood of having </w:t>
            </w:r>
            <w:r w:rsidRPr="005B60DF">
              <w:rPr>
                <w:rFonts w:ascii="Times New Roman" w:hAnsi="Times New Roman" w:cs="Times New Roman"/>
                <w:i/>
                <w:color w:val="000000" w:themeColor="text1"/>
                <w:sz w:val="16"/>
                <w:szCs w:val="16"/>
              </w:rPr>
              <w:t>EGFR</w:t>
            </w:r>
            <w:r w:rsidRPr="005B60DF">
              <w:rPr>
                <w:rFonts w:ascii="Times New Roman" w:hAnsi="Times New Roman" w:cs="Times New Roman"/>
                <w:color w:val="000000" w:themeColor="text1"/>
                <w:sz w:val="16"/>
                <w:szCs w:val="16"/>
              </w:rPr>
              <w:t xml:space="preserve"> gene mutations in cases of NSCLC</w:t>
            </w:r>
            <w:r w:rsidR="003567CE" w:rsidRPr="005B60DF">
              <w:rPr>
                <w:rFonts w:ascii="Times New Roman" w:hAnsi="Times New Roman" w:cs="Times New Roman"/>
                <w:color w:val="000000" w:themeColor="text1"/>
                <w:sz w:val="16"/>
                <w:szCs w:val="16"/>
              </w:rPr>
              <w:t xml:space="preserve"> (</w:t>
            </w:r>
            <w:r w:rsidR="00F009E1" w:rsidRPr="005B60DF">
              <w:rPr>
                <w:rFonts w:ascii="Times New Roman" w:hAnsi="Times New Roman" w:cs="Times New Roman"/>
                <w:i/>
                <w:color w:val="000000" w:themeColor="text1"/>
                <w:sz w:val="16"/>
                <w:szCs w:val="16"/>
              </w:rPr>
              <w:t>p</w:t>
            </w:r>
            <w:r w:rsidR="00C22C4C" w:rsidRPr="005B60DF">
              <w:rPr>
                <w:rFonts w:ascii="Times New Roman" w:hAnsi="Times New Roman" w:cs="Times New Roman"/>
                <w:i/>
                <w:color w:val="000000" w:themeColor="text1"/>
                <w:sz w:val="16"/>
                <w:szCs w:val="16"/>
              </w:rPr>
              <w:t xml:space="preserve"> </w:t>
            </w:r>
            <w:r w:rsidR="003567CE" w:rsidRPr="005B60DF">
              <w:rPr>
                <w:rFonts w:ascii="Times New Roman" w:hAnsi="Times New Roman" w:cs="Times New Roman"/>
                <w:color w:val="000000" w:themeColor="text1"/>
                <w:sz w:val="16"/>
                <w:szCs w:val="16"/>
              </w:rPr>
              <w:t>=</w:t>
            </w:r>
            <w:r w:rsidR="00C22C4C" w:rsidRPr="005B60DF">
              <w:rPr>
                <w:rFonts w:ascii="Times New Roman" w:hAnsi="Times New Roman" w:cs="Times New Roman"/>
                <w:color w:val="000000" w:themeColor="text1"/>
                <w:sz w:val="16"/>
                <w:szCs w:val="16"/>
              </w:rPr>
              <w:t xml:space="preserve"> </w:t>
            </w:r>
            <w:r w:rsidR="003567CE" w:rsidRPr="005B60DF">
              <w:rPr>
                <w:rFonts w:ascii="Times New Roman" w:hAnsi="Times New Roman" w:cs="Times New Roman"/>
                <w:color w:val="000000" w:themeColor="text1"/>
                <w:sz w:val="16"/>
                <w:szCs w:val="16"/>
              </w:rPr>
              <w:t>0.003)</w:t>
            </w:r>
            <w:r w:rsidRPr="005B60DF">
              <w:rPr>
                <w:rFonts w:ascii="Times New Roman" w:hAnsi="Times New Roman" w:cs="Times New Roman"/>
                <w:color w:val="000000" w:themeColor="text1"/>
                <w:sz w:val="16"/>
                <w:szCs w:val="16"/>
              </w:rPr>
              <w:t>.</w:t>
            </w:r>
          </w:p>
        </w:tc>
        <w:tc>
          <w:tcPr>
            <w:tcW w:w="1128" w:type="dxa"/>
            <w:vAlign w:val="center"/>
          </w:tcPr>
          <w:p w14:paraId="1E0265B2"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China</w:t>
            </w:r>
          </w:p>
        </w:tc>
      </w:tr>
      <w:tr w:rsidR="00E61C3C" w:rsidRPr="005B60DF" w14:paraId="3AA9CEDD" w14:textId="77777777" w:rsidTr="00E5718A">
        <w:trPr>
          <w:trHeight w:val="1195"/>
        </w:trPr>
        <w:tc>
          <w:tcPr>
            <w:tcW w:w="934" w:type="dxa"/>
            <w:vMerge/>
            <w:vAlign w:val="center"/>
          </w:tcPr>
          <w:p w14:paraId="04D52CEB" w14:textId="77777777" w:rsidR="00E61C3C" w:rsidRPr="005B60DF" w:rsidRDefault="00E61C3C" w:rsidP="00E61C3C">
            <w:pPr>
              <w:jc w:val="center"/>
              <w:rPr>
                <w:rFonts w:ascii="Times New Roman" w:hAnsi="Times New Roman" w:cs="Times New Roman"/>
                <w:color w:val="000000" w:themeColor="text1"/>
                <w:sz w:val="16"/>
                <w:szCs w:val="16"/>
              </w:rPr>
            </w:pPr>
          </w:p>
        </w:tc>
        <w:tc>
          <w:tcPr>
            <w:tcW w:w="1316" w:type="dxa"/>
            <w:vAlign w:val="center"/>
          </w:tcPr>
          <w:p w14:paraId="0128F7C9" w14:textId="695C0A54" w:rsidR="00E61C3C" w:rsidRPr="005B60DF" w:rsidRDefault="00E61C3C" w:rsidP="00934C77">
            <w:pPr>
              <w:jc w:val="center"/>
              <w:rPr>
                <w:rFonts w:ascii="Times New Roman" w:hAnsi="Times New Roman" w:cs="Times New Roman"/>
                <w:color w:val="000000" w:themeColor="text1"/>
                <w:sz w:val="16"/>
                <w:szCs w:val="16"/>
                <w:highlight w:val="yellow"/>
              </w:rPr>
            </w:pPr>
            <w:r w:rsidRPr="005B60DF">
              <w:rPr>
                <w:rFonts w:ascii="Times New Roman" w:hAnsi="Times New Roman" w:cs="Times New Roman"/>
                <w:color w:val="000000" w:themeColor="text1"/>
                <w:sz w:val="16"/>
                <w:szCs w:val="16"/>
              </w:rPr>
              <w:fldChar w:fldCharType="begin"/>
            </w:r>
            <w:r w:rsidR="00934C77" w:rsidRPr="005B60DF">
              <w:rPr>
                <w:rFonts w:ascii="Times New Roman" w:hAnsi="Times New Roman" w:cs="Times New Roman"/>
                <w:color w:val="000000" w:themeColor="text1"/>
                <w:sz w:val="16"/>
                <w:szCs w:val="16"/>
              </w:rPr>
              <w:instrText xml:space="preserve"> ADDIN EN.CITE &lt;EndNote&gt;&lt;Cite&gt;&lt;Author&gt;Choi&lt;/Author&gt;&lt;Year&gt;2021&lt;/Year&gt;&lt;RecNum&gt;114&lt;/RecNum&gt;&lt;DisplayText&gt;[13]&lt;/DisplayText&gt;&lt;record&gt;&lt;rec-number&gt;114&lt;/rec-number&gt;&lt;foreign-keys&gt;&lt;key app="EN" db-id="xp2xttsz0e0wvoewdtppwstv9evasatetxtz" timestamp="1684132885"&gt;114&lt;/key&gt;&lt;/foreign-keys&gt;&lt;ref-type name="Journal Article"&gt;17&lt;/ref-type&gt;&lt;contributors&gt;&lt;authors&gt;&lt;author&gt;Choi, Y.&lt;/author&gt;&lt;author&gt;Kwon, O.&lt;/author&gt;&lt;author&gt;Choi, C. M.&lt;/author&gt;&lt;author&gt;Jeong, M. K.&lt;/author&gt;&lt;/authors&gt;&lt;/contributors&gt;&lt;auth-address&gt;Clinical Medicine Division, Korea Institute of Oriental Medicine, Daejeon 34054, Republic of Korea.&amp;#xD;Department of Pulmonary and Critical Care Medicine, Asan Medical Center, University of Ulsan College of Medicine, Seoul 05505, Republic of Korea.&lt;/auth-address&gt;&lt;titles&gt;&lt;title&gt;A Pilot Study of Whether the Cold-Heat Syndrome Type is Associated with Treatment Response and Immune Status in Patients with Non-Small Cell Lung Cancer&lt;/title&gt;&lt;secondary-title&gt;Evid Based Complement Alternat Med&lt;/secondary-title&gt;&lt;alt-title&gt;Evidence-based complementary and alternative medicine : eCAM&lt;/alt-title&gt;&lt;/titles&gt;&lt;periodical&gt;&lt;full-title&gt;Evid Based Complement Alternat Med&lt;/full-title&gt;&lt;abbr-1&gt;Evidence-based complementary and alternative medicine : eCAM&lt;/abbr-1&gt;&lt;/periodical&gt;&lt;alt-periodical&gt;&lt;full-title&gt;Evid Based Complement Alternat Med&lt;/full-title&gt;&lt;abbr-1&gt;Evidence-based complementary and alternative medicine : eCAM&lt;/abbr-1&gt;&lt;/alt-periodical&gt;&lt;pages&gt;9920469&lt;/pages&gt;&lt;volume&gt;2021&lt;/volume&gt;&lt;edition&gt;2021/07/10&lt;/edition&gt;&lt;dates&gt;&lt;year&gt;2021&lt;/year&gt;&lt;/dates&gt;&lt;isbn&gt;1741-427X (Print)&amp;#xD;1741-427x&lt;/isbn&gt;&lt;accession-num&gt;34239594&lt;/accession-num&gt;&lt;urls&gt;&lt;/urls&gt;&lt;custom2&gt;PMC8241512 publication of this paper.&lt;/custom2&gt;&lt;electronic-resource-num&gt;10.1155/2021/9920469&lt;/electronic-resource-num&gt;&lt;remote-database-provider&gt;NLM&lt;/remote-database-provider&gt;&lt;language&gt;eng&lt;/language&gt;&lt;/record&gt;&lt;/Cite&gt;&lt;/EndNote&gt;</w:instrText>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13]</w:t>
            </w:r>
            <w:r w:rsidRPr="005B60DF">
              <w:rPr>
                <w:rFonts w:ascii="Times New Roman" w:hAnsi="Times New Roman" w:cs="Times New Roman"/>
                <w:color w:val="000000" w:themeColor="text1"/>
                <w:sz w:val="16"/>
                <w:szCs w:val="16"/>
              </w:rPr>
              <w:fldChar w:fldCharType="end"/>
            </w:r>
          </w:p>
        </w:tc>
        <w:tc>
          <w:tcPr>
            <w:tcW w:w="1693" w:type="dxa"/>
            <w:vAlign w:val="center"/>
          </w:tcPr>
          <w:p w14:paraId="1BB68747" w14:textId="27590EDD" w:rsidR="00E61C3C" w:rsidRPr="005B60DF" w:rsidRDefault="00E61C3C" w:rsidP="00E61C3C">
            <w:pPr>
              <w:jc w:val="center"/>
              <w:rPr>
                <w:rFonts w:ascii="Times New Roman" w:hAnsi="Times New Roman" w:cs="Times New Roman"/>
                <w:color w:val="000000" w:themeColor="text1"/>
                <w:sz w:val="16"/>
                <w:szCs w:val="16"/>
                <w:highlight w:val="yellow"/>
              </w:rPr>
            </w:pPr>
            <w:r w:rsidRPr="005B60DF">
              <w:rPr>
                <w:rFonts w:ascii="Times New Roman" w:hAnsi="Times New Roman" w:cs="Times New Roman"/>
                <w:color w:val="000000" w:themeColor="text1"/>
                <w:sz w:val="16"/>
                <w:szCs w:val="16"/>
              </w:rPr>
              <w:t xml:space="preserve">Questionnaire </w:t>
            </w:r>
            <w:r w:rsidRPr="005B60DF">
              <w:rPr>
                <w:rFonts w:ascii="Times New Roman" w:hAnsi="Times New Roman" w:cs="Times New Roman"/>
                <w:color w:val="000000" w:themeColor="text1"/>
                <w:sz w:val="16"/>
                <w:szCs w:val="16"/>
              </w:rPr>
              <w:br/>
              <w:t xml:space="preserve">for </w:t>
            </w:r>
            <w:r w:rsidR="004519FE" w:rsidRPr="005B60DF">
              <w:rPr>
                <w:rFonts w:ascii="Times New Roman" w:hAnsi="Times New Roman" w:cs="Times New Roman"/>
                <w:color w:val="000000" w:themeColor="text1"/>
                <w:sz w:val="16"/>
                <w:szCs w:val="16"/>
              </w:rPr>
              <w:t xml:space="preserve">cold </w:t>
            </w:r>
            <w:r w:rsidRPr="005B60DF">
              <w:rPr>
                <w:rFonts w:ascii="Times New Roman" w:hAnsi="Times New Roman" w:cs="Times New Roman"/>
                <w:color w:val="000000" w:themeColor="text1"/>
                <w:sz w:val="16"/>
                <w:szCs w:val="16"/>
              </w:rPr>
              <w:t>sensitivity</w:t>
            </w:r>
          </w:p>
        </w:tc>
        <w:tc>
          <w:tcPr>
            <w:tcW w:w="1316" w:type="dxa"/>
            <w:vAlign w:val="center"/>
          </w:tcPr>
          <w:p w14:paraId="44707D8B" w14:textId="77777777" w:rsidR="00E61C3C" w:rsidRPr="005B60DF" w:rsidRDefault="00E61C3C" w:rsidP="00E61C3C">
            <w:pPr>
              <w:jc w:val="center"/>
              <w:rPr>
                <w:rFonts w:ascii="Times New Roman" w:hAnsi="Times New Roman" w:cs="Times New Roman"/>
                <w:color w:val="000000" w:themeColor="text1"/>
                <w:sz w:val="16"/>
                <w:szCs w:val="16"/>
                <w:highlight w:val="yellow"/>
              </w:rPr>
            </w:pPr>
            <w:proofErr w:type="spellStart"/>
            <w:r w:rsidRPr="005B60DF">
              <w:rPr>
                <w:rFonts w:ascii="Times New Roman" w:hAnsi="Times New Roman" w:cs="Times New Roman"/>
                <w:color w:val="000000" w:themeColor="text1"/>
                <w:sz w:val="16"/>
                <w:szCs w:val="16"/>
              </w:rPr>
              <w:t>Immunomics</w:t>
            </w:r>
            <w:proofErr w:type="spellEnd"/>
          </w:p>
        </w:tc>
        <w:tc>
          <w:tcPr>
            <w:tcW w:w="1318" w:type="dxa"/>
            <w:vAlign w:val="center"/>
          </w:tcPr>
          <w:p w14:paraId="2A8D1F2B"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Cancer staging</w:t>
            </w:r>
          </w:p>
        </w:tc>
        <w:tc>
          <w:tcPr>
            <w:tcW w:w="1128" w:type="dxa"/>
            <w:vAlign w:val="center"/>
          </w:tcPr>
          <w:p w14:paraId="02F1725E" w14:textId="28A9E52E" w:rsidR="00E61C3C" w:rsidRPr="005B60DF" w:rsidRDefault="00E61C3C" w:rsidP="000518D0">
            <w:pPr>
              <w:jc w:val="center"/>
              <w:rPr>
                <w:rFonts w:ascii="Times New Roman" w:hAnsi="Times New Roman" w:cs="Times New Roman"/>
                <w:color w:val="000000" w:themeColor="text1"/>
                <w:sz w:val="16"/>
                <w:szCs w:val="16"/>
                <w:highlight w:val="yellow"/>
              </w:rPr>
            </w:pPr>
            <w:r w:rsidRPr="005B60DF">
              <w:rPr>
                <w:rFonts w:ascii="Times New Roman" w:hAnsi="Times New Roman" w:cs="Times New Roman"/>
                <w:color w:val="000000" w:themeColor="text1"/>
                <w:sz w:val="16"/>
                <w:szCs w:val="16"/>
              </w:rPr>
              <w:t xml:space="preserve">NSCLC IIIB or IV; </w:t>
            </w:r>
            <w:r w:rsidR="00C22C4C" w:rsidRPr="005B60DF">
              <w:rPr>
                <w:rFonts w:ascii="Times New Roman" w:hAnsi="Times New Roman" w:cs="Times New Roman"/>
                <w:color w:val="000000" w:themeColor="text1"/>
                <w:sz w:val="16"/>
                <w:szCs w:val="16"/>
              </w:rPr>
              <w:t>c</w:t>
            </w:r>
            <w:r w:rsidRPr="005B60DF">
              <w:rPr>
                <w:rFonts w:ascii="Times New Roman" w:hAnsi="Times New Roman" w:cs="Times New Roman"/>
                <w:color w:val="000000" w:themeColor="text1"/>
                <w:sz w:val="16"/>
                <w:szCs w:val="16"/>
              </w:rPr>
              <w:t xml:space="preserve">old (9), </w:t>
            </w:r>
            <w:r w:rsidR="00C22C4C" w:rsidRPr="005B60DF">
              <w:rPr>
                <w:rFonts w:ascii="Times New Roman" w:hAnsi="Times New Roman" w:cs="Times New Roman"/>
                <w:color w:val="000000" w:themeColor="text1"/>
                <w:sz w:val="16"/>
                <w:szCs w:val="16"/>
              </w:rPr>
              <w:t>n</w:t>
            </w:r>
            <w:r w:rsidRPr="005B60DF">
              <w:rPr>
                <w:rFonts w:ascii="Times New Roman" w:hAnsi="Times New Roman" w:cs="Times New Roman"/>
                <w:color w:val="000000" w:themeColor="text1"/>
                <w:sz w:val="16"/>
                <w:szCs w:val="16"/>
              </w:rPr>
              <w:t>on-cold (11)</w:t>
            </w:r>
          </w:p>
        </w:tc>
        <w:tc>
          <w:tcPr>
            <w:tcW w:w="4704" w:type="dxa"/>
            <w:vAlign w:val="center"/>
          </w:tcPr>
          <w:p w14:paraId="03BD270A" w14:textId="1F84A790" w:rsidR="00E61C3C" w:rsidRPr="005B60DF" w:rsidRDefault="00E61C3C" w:rsidP="00F009E1">
            <w:pPr>
              <w:jc w:val="left"/>
              <w:rPr>
                <w:rFonts w:ascii="Times New Roman" w:hAnsi="Times New Roman" w:cs="Times New Roman"/>
                <w:color w:val="000000" w:themeColor="text1"/>
                <w:sz w:val="16"/>
                <w:szCs w:val="16"/>
                <w:highlight w:val="yellow"/>
              </w:rPr>
            </w:pPr>
            <w:r w:rsidRPr="005B60DF">
              <w:rPr>
                <w:rFonts w:ascii="Times New Roman" w:hAnsi="Times New Roman" w:cs="Times New Roman"/>
                <w:color w:val="000000" w:themeColor="text1"/>
                <w:sz w:val="16"/>
                <w:szCs w:val="16"/>
              </w:rPr>
              <w:t>No significant difference between the two groups was observed in clinical response to ICIs (</w:t>
            </w:r>
            <w:r w:rsidR="00F009E1" w:rsidRPr="005B60DF">
              <w:rPr>
                <w:rFonts w:ascii="Times New Roman" w:hAnsi="Times New Roman" w:cs="Times New Roman"/>
                <w:i/>
                <w:color w:val="000000" w:themeColor="text1"/>
                <w:sz w:val="16"/>
                <w:szCs w:val="16"/>
              </w:rPr>
              <w:t>p</w:t>
            </w:r>
            <w:r w:rsidR="00C22C4C" w:rsidRPr="005B60DF">
              <w:rPr>
                <w:rFonts w:ascii="Times New Roman" w:hAnsi="Times New Roman" w:cs="Times New Roman"/>
                <w:i/>
                <w:color w:val="000000" w:themeColor="text1"/>
                <w:sz w:val="16"/>
                <w:szCs w:val="16"/>
              </w:rPr>
              <w:t xml:space="preserve"> </w:t>
            </w:r>
            <w:r w:rsidR="00F009E1" w:rsidRPr="005B60DF">
              <w:rPr>
                <w:rFonts w:ascii="Times New Roman" w:hAnsi="Times New Roman" w:cs="Times New Roman"/>
                <w:color w:val="000000" w:themeColor="text1"/>
                <w:sz w:val="16"/>
                <w:szCs w:val="16"/>
              </w:rPr>
              <w:t>=</w:t>
            </w:r>
            <w:r w:rsidR="00C22C4C" w:rsidRPr="005B60DF">
              <w:rPr>
                <w:rFonts w:ascii="Times New Roman" w:hAnsi="Times New Roman" w:cs="Times New Roman"/>
                <w:color w:val="000000" w:themeColor="text1"/>
                <w:sz w:val="16"/>
                <w:szCs w:val="16"/>
              </w:rPr>
              <w:t xml:space="preserve"> </w:t>
            </w:r>
            <w:r w:rsidR="006B6ABA" w:rsidRPr="005B60DF">
              <w:rPr>
                <w:rFonts w:ascii="Times New Roman" w:hAnsi="Times New Roman" w:cs="Times New Roman"/>
                <w:color w:val="000000" w:themeColor="text1"/>
                <w:sz w:val="16"/>
                <w:szCs w:val="16"/>
              </w:rPr>
              <w:t>0.668). PFS</w:t>
            </w:r>
            <w:r w:rsidRPr="005B60DF">
              <w:rPr>
                <w:rFonts w:ascii="Times New Roman" w:hAnsi="Times New Roman" w:cs="Times New Roman"/>
                <w:color w:val="000000" w:themeColor="text1"/>
                <w:sz w:val="16"/>
                <w:szCs w:val="16"/>
              </w:rPr>
              <w:t xml:space="preserve"> seemed to be longer in patients with non-cold </w:t>
            </w:r>
            <w:r w:rsidR="00714038" w:rsidRPr="005B60DF">
              <w:rPr>
                <w:rFonts w:ascii="Times New Roman" w:hAnsi="Times New Roman" w:cs="Times New Roman"/>
                <w:color w:val="000000" w:themeColor="text1"/>
                <w:sz w:val="16"/>
                <w:szCs w:val="16"/>
              </w:rPr>
              <w:t>pattern</w:t>
            </w:r>
            <w:r w:rsidRPr="005B60DF">
              <w:rPr>
                <w:rFonts w:ascii="Times New Roman" w:hAnsi="Times New Roman" w:cs="Times New Roman"/>
                <w:color w:val="000000" w:themeColor="text1"/>
                <w:sz w:val="16"/>
                <w:szCs w:val="16"/>
              </w:rPr>
              <w:t xml:space="preserve"> than cold </w:t>
            </w:r>
            <w:r w:rsidR="00714038" w:rsidRPr="005B60DF">
              <w:rPr>
                <w:rFonts w:ascii="Times New Roman" w:hAnsi="Times New Roman" w:cs="Times New Roman"/>
                <w:color w:val="000000" w:themeColor="text1"/>
                <w:sz w:val="16"/>
                <w:szCs w:val="16"/>
              </w:rPr>
              <w:t xml:space="preserve">pattern </w:t>
            </w:r>
            <w:r w:rsidRPr="005B60DF">
              <w:rPr>
                <w:rFonts w:ascii="Times New Roman" w:hAnsi="Times New Roman" w:cs="Times New Roman"/>
                <w:color w:val="000000" w:themeColor="text1"/>
                <w:sz w:val="16"/>
                <w:szCs w:val="16"/>
              </w:rPr>
              <w:t>(</w:t>
            </w:r>
            <w:r w:rsidRPr="005B60DF">
              <w:rPr>
                <w:rFonts w:ascii="Times New Roman" w:hAnsi="Times New Roman" w:cs="Times New Roman"/>
                <w:i/>
                <w:color w:val="000000" w:themeColor="text1"/>
                <w:sz w:val="16"/>
                <w:szCs w:val="16"/>
              </w:rPr>
              <w:t>p</w:t>
            </w:r>
            <w:r w:rsidR="00C22C4C" w:rsidRPr="005B60DF">
              <w:rPr>
                <w:rFonts w:ascii="Times New Roman" w:hAnsi="Times New Roman" w:cs="Times New Roman"/>
                <w:i/>
                <w:color w:val="000000" w:themeColor="text1"/>
                <w:sz w:val="16"/>
                <w:szCs w:val="16"/>
              </w:rPr>
              <w:t xml:space="preserve"> </w:t>
            </w:r>
            <w:r w:rsidRPr="005B60DF">
              <w:rPr>
                <w:rFonts w:ascii="Times New Roman" w:hAnsi="Times New Roman" w:cs="Times New Roman"/>
                <w:color w:val="000000" w:themeColor="text1"/>
                <w:sz w:val="16"/>
                <w:szCs w:val="16"/>
              </w:rPr>
              <w:t>=</w:t>
            </w:r>
            <w:r w:rsidR="00C22C4C" w:rsidRPr="005B60DF">
              <w:rPr>
                <w:rFonts w:ascii="Times New Roman" w:hAnsi="Times New Roman" w:cs="Times New Roman"/>
                <w:color w:val="000000" w:themeColor="text1"/>
                <w:sz w:val="16"/>
                <w:szCs w:val="16"/>
              </w:rPr>
              <w:t xml:space="preserve"> </w:t>
            </w:r>
            <w:r w:rsidRPr="005B60DF">
              <w:rPr>
                <w:rFonts w:ascii="Times New Roman" w:hAnsi="Times New Roman" w:cs="Times New Roman"/>
                <w:color w:val="000000" w:themeColor="text1"/>
                <w:sz w:val="16"/>
                <w:szCs w:val="16"/>
              </w:rPr>
              <w:t xml:space="preserve">0.332). the proportion of effector memory CD8 T-cells was higher in patients with cold </w:t>
            </w:r>
            <w:r w:rsidR="00714038" w:rsidRPr="005B60DF">
              <w:rPr>
                <w:rFonts w:ascii="Times New Roman" w:hAnsi="Times New Roman" w:cs="Times New Roman"/>
                <w:color w:val="000000" w:themeColor="text1"/>
                <w:sz w:val="16"/>
                <w:szCs w:val="16"/>
              </w:rPr>
              <w:t>pattern</w:t>
            </w:r>
            <w:r w:rsidRPr="005B60DF">
              <w:rPr>
                <w:rFonts w:ascii="Times New Roman" w:hAnsi="Times New Roman" w:cs="Times New Roman"/>
                <w:color w:val="000000" w:themeColor="text1"/>
                <w:sz w:val="16"/>
                <w:szCs w:val="16"/>
              </w:rPr>
              <w:t xml:space="preserve"> than with non-cold </w:t>
            </w:r>
            <w:r w:rsidR="00714038" w:rsidRPr="005B60DF">
              <w:rPr>
                <w:rFonts w:ascii="Times New Roman" w:hAnsi="Times New Roman" w:cs="Times New Roman"/>
                <w:color w:val="000000" w:themeColor="text1"/>
                <w:sz w:val="16"/>
                <w:szCs w:val="16"/>
              </w:rPr>
              <w:t>pattern</w:t>
            </w:r>
            <w:r w:rsidR="00F009E1" w:rsidRPr="005B60DF">
              <w:rPr>
                <w:rFonts w:ascii="Times New Roman" w:hAnsi="Times New Roman" w:cs="Times New Roman"/>
                <w:color w:val="000000" w:themeColor="text1"/>
                <w:sz w:val="16"/>
                <w:szCs w:val="16"/>
              </w:rPr>
              <w:t xml:space="preserve"> (</w:t>
            </w:r>
            <w:r w:rsidR="00F009E1" w:rsidRPr="005B60DF">
              <w:rPr>
                <w:rFonts w:ascii="Times New Roman" w:hAnsi="Times New Roman" w:cs="Times New Roman"/>
                <w:i/>
                <w:color w:val="000000" w:themeColor="text1"/>
                <w:sz w:val="16"/>
                <w:szCs w:val="16"/>
              </w:rPr>
              <w:t>p</w:t>
            </w:r>
            <w:r w:rsidR="00C22C4C" w:rsidRPr="005B60DF">
              <w:rPr>
                <w:rFonts w:ascii="Times New Roman" w:hAnsi="Times New Roman" w:cs="Times New Roman"/>
                <w:i/>
                <w:color w:val="000000" w:themeColor="text1"/>
                <w:sz w:val="16"/>
                <w:szCs w:val="16"/>
              </w:rPr>
              <w:t xml:space="preserve"> </w:t>
            </w:r>
            <w:r w:rsidR="00F009E1" w:rsidRPr="005B60DF">
              <w:rPr>
                <w:rFonts w:ascii="Times New Roman" w:hAnsi="Times New Roman" w:cs="Times New Roman"/>
                <w:color w:val="000000" w:themeColor="text1"/>
                <w:sz w:val="16"/>
                <w:szCs w:val="16"/>
              </w:rPr>
              <w:t>=</w:t>
            </w:r>
            <w:r w:rsidR="00C22C4C" w:rsidRPr="005B60DF">
              <w:rPr>
                <w:rFonts w:ascii="Times New Roman" w:hAnsi="Times New Roman" w:cs="Times New Roman"/>
                <w:color w:val="000000" w:themeColor="text1"/>
                <w:sz w:val="16"/>
                <w:szCs w:val="16"/>
              </w:rPr>
              <w:t xml:space="preserve"> </w:t>
            </w:r>
            <w:r w:rsidRPr="005B60DF">
              <w:rPr>
                <w:rFonts w:ascii="Times New Roman" w:hAnsi="Times New Roman" w:cs="Times New Roman"/>
                <w:color w:val="000000" w:themeColor="text1"/>
                <w:sz w:val="16"/>
                <w:szCs w:val="16"/>
              </w:rPr>
              <w:t xml:space="preserve">0.015), and the proportion of terminal effector CD8 T-cells was lower in patients with cold </w:t>
            </w:r>
            <w:r w:rsidR="00714038" w:rsidRPr="005B60DF">
              <w:rPr>
                <w:rFonts w:ascii="Times New Roman" w:hAnsi="Times New Roman" w:cs="Times New Roman"/>
                <w:color w:val="000000" w:themeColor="text1"/>
                <w:sz w:val="16"/>
                <w:szCs w:val="16"/>
              </w:rPr>
              <w:t>pattern</w:t>
            </w:r>
            <w:r w:rsidRPr="005B60DF">
              <w:rPr>
                <w:rFonts w:ascii="Times New Roman" w:hAnsi="Times New Roman" w:cs="Times New Roman"/>
                <w:color w:val="000000" w:themeColor="text1"/>
                <w:sz w:val="16"/>
                <w:szCs w:val="16"/>
              </w:rPr>
              <w:t xml:space="preserve"> than with non-cold </w:t>
            </w:r>
            <w:r w:rsidR="00714038" w:rsidRPr="005B60DF">
              <w:rPr>
                <w:rFonts w:ascii="Times New Roman" w:hAnsi="Times New Roman" w:cs="Times New Roman"/>
                <w:color w:val="000000" w:themeColor="text1"/>
                <w:sz w:val="16"/>
                <w:szCs w:val="16"/>
              </w:rPr>
              <w:t>pattern</w:t>
            </w:r>
            <w:r w:rsidR="00F009E1" w:rsidRPr="005B60DF">
              <w:rPr>
                <w:rFonts w:ascii="Times New Roman" w:hAnsi="Times New Roman" w:cs="Times New Roman"/>
                <w:color w:val="000000" w:themeColor="text1"/>
                <w:sz w:val="16"/>
                <w:szCs w:val="16"/>
              </w:rPr>
              <w:t xml:space="preserve"> (</w:t>
            </w:r>
            <w:r w:rsidR="00F009E1" w:rsidRPr="005B60DF">
              <w:rPr>
                <w:rFonts w:ascii="Times New Roman" w:hAnsi="Times New Roman" w:cs="Times New Roman"/>
                <w:i/>
                <w:color w:val="000000" w:themeColor="text1"/>
                <w:sz w:val="16"/>
                <w:szCs w:val="16"/>
              </w:rPr>
              <w:t>p</w:t>
            </w:r>
            <w:r w:rsidR="00C22C4C" w:rsidRPr="005B60DF">
              <w:rPr>
                <w:rFonts w:ascii="Times New Roman" w:hAnsi="Times New Roman" w:cs="Times New Roman"/>
                <w:i/>
                <w:color w:val="000000" w:themeColor="text1"/>
                <w:sz w:val="16"/>
                <w:szCs w:val="16"/>
              </w:rPr>
              <w:t xml:space="preserve"> </w:t>
            </w:r>
            <w:r w:rsidR="00F009E1" w:rsidRPr="005B60DF">
              <w:rPr>
                <w:rFonts w:ascii="Times New Roman" w:hAnsi="Times New Roman" w:cs="Times New Roman"/>
                <w:color w:val="000000" w:themeColor="text1"/>
                <w:sz w:val="16"/>
                <w:szCs w:val="16"/>
              </w:rPr>
              <w:t>=</w:t>
            </w:r>
            <w:r w:rsidR="00C22C4C" w:rsidRPr="005B60DF">
              <w:rPr>
                <w:rFonts w:ascii="Times New Roman" w:hAnsi="Times New Roman" w:cs="Times New Roman"/>
                <w:color w:val="000000" w:themeColor="text1"/>
                <w:sz w:val="16"/>
                <w:szCs w:val="16"/>
              </w:rPr>
              <w:t xml:space="preserve"> </w:t>
            </w:r>
            <w:r w:rsidRPr="005B60DF">
              <w:rPr>
                <w:rFonts w:ascii="Times New Roman" w:hAnsi="Times New Roman" w:cs="Times New Roman"/>
                <w:color w:val="000000" w:themeColor="text1"/>
                <w:sz w:val="16"/>
                <w:szCs w:val="16"/>
              </w:rPr>
              <w:t>0.005).</w:t>
            </w:r>
          </w:p>
        </w:tc>
        <w:tc>
          <w:tcPr>
            <w:tcW w:w="1128" w:type="dxa"/>
            <w:vAlign w:val="center"/>
          </w:tcPr>
          <w:p w14:paraId="0A8F6888" w14:textId="77777777" w:rsidR="00E61C3C" w:rsidRPr="005B60DF" w:rsidRDefault="000518D0" w:rsidP="00E61C3C">
            <w:pPr>
              <w:jc w:val="center"/>
              <w:rPr>
                <w:rFonts w:ascii="Times New Roman" w:hAnsi="Times New Roman" w:cs="Times New Roman"/>
                <w:color w:val="000000" w:themeColor="text1"/>
                <w:sz w:val="16"/>
                <w:szCs w:val="16"/>
                <w:highlight w:val="yellow"/>
              </w:rPr>
            </w:pPr>
            <w:r w:rsidRPr="005B60DF">
              <w:rPr>
                <w:rFonts w:ascii="Times New Roman" w:hAnsi="Times New Roman" w:cs="Times New Roman"/>
                <w:color w:val="000000" w:themeColor="text1"/>
                <w:sz w:val="16"/>
                <w:szCs w:val="16"/>
              </w:rPr>
              <w:t>Republic of Korea</w:t>
            </w:r>
          </w:p>
        </w:tc>
      </w:tr>
      <w:tr w:rsidR="00E61C3C" w:rsidRPr="005B60DF" w14:paraId="0161DE55" w14:textId="77777777" w:rsidTr="00E5718A">
        <w:trPr>
          <w:trHeight w:val="690"/>
        </w:trPr>
        <w:tc>
          <w:tcPr>
            <w:tcW w:w="934" w:type="dxa"/>
            <w:vMerge/>
            <w:vAlign w:val="center"/>
          </w:tcPr>
          <w:p w14:paraId="1F71B7FA" w14:textId="77777777" w:rsidR="00E61C3C" w:rsidRPr="005B60DF" w:rsidRDefault="00E61C3C" w:rsidP="00E61C3C">
            <w:pPr>
              <w:jc w:val="center"/>
              <w:rPr>
                <w:rFonts w:ascii="Times New Roman" w:hAnsi="Times New Roman" w:cs="Times New Roman"/>
                <w:color w:val="000000" w:themeColor="text1"/>
                <w:sz w:val="16"/>
                <w:szCs w:val="16"/>
              </w:rPr>
            </w:pPr>
          </w:p>
        </w:tc>
        <w:tc>
          <w:tcPr>
            <w:tcW w:w="1316" w:type="dxa"/>
            <w:vAlign w:val="center"/>
          </w:tcPr>
          <w:p w14:paraId="68ABAD89" w14:textId="745A6D89" w:rsidR="00E61C3C" w:rsidRPr="005B60DF" w:rsidRDefault="00E61C3C" w:rsidP="00934C77">
            <w:pPr>
              <w:jc w:val="center"/>
              <w:rPr>
                <w:rFonts w:ascii="Times New Roman" w:hAnsi="Times New Roman" w:cs="Times New Roman"/>
                <w:color w:val="000000" w:themeColor="text1"/>
                <w:sz w:val="16"/>
                <w:szCs w:val="16"/>
                <w:highlight w:val="yellow"/>
              </w:rPr>
            </w:pPr>
            <w:r w:rsidRPr="005B60DF">
              <w:rPr>
                <w:rFonts w:ascii="Times New Roman" w:hAnsi="Times New Roman" w:cs="Times New Roman"/>
                <w:color w:val="000000" w:themeColor="text1"/>
                <w:sz w:val="16"/>
                <w:szCs w:val="16"/>
              </w:rPr>
              <w:fldChar w:fldCharType="begin">
                <w:fldData xml:space="preserve">PEVuZE5vdGU+PENpdGU+PEF1dGhvcj5IYW48L0F1dGhvcj48WWVhcj4yMDIxPC9ZZWFyPjxSZWNO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IYW48L0F1dGhvcj48WWVhcj4yMDIxPC9ZZWFyPjxSZWNO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14]</w:t>
            </w:r>
            <w:r w:rsidRPr="005B60DF">
              <w:rPr>
                <w:rFonts w:ascii="Times New Roman" w:hAnsi="Times New Roman" w:cs="Times New Roman"/>
                <w:color w:val="000000" w:themeColor="text1"/>
                <w:sz w:val="16"/>
                <w:szCs w:val="16"/>
              </w:rPr>
              <w:fldChar w:fldCharType="end"/>
            </w:r>
          </w:p>
        </w:tc>
        <w:tc>
          <w:tcPr>
            <w:tcW w:w="1693" w:type="dxa"/>
            <w:vAlign w:val="center"/>
          </w:tcPr>
          <w:p w14:paraId="1D2D580F" w14:textId="40C11494"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Questionnaire for </w:t>
            </w:r>
            <w:r w:rsidR="00C22C4C" w:rsidRPr="005B60DF">
              <w:rPr>
                <w:rFonts w:ascii="Times New Roman" w:hAnsi="Times New Roman" w:cs="Times New Roman"/>
                <w:color w:val="000000" w:themeColor="text1"/>
                <w:sz w:val="16"/>
                <w:szCs w:val="16"/>
              </w:rPr>
              <w:t>c</w:t>
            </w:r>
            <w:r w:rsidRPr="005B60DF">
              <w:rPr>
                <w:rFonts w:ascii="Times New Roman" w:hAnsi="Times New Roman" w:cs="Times New Roman"/>
                <w:color w:val="000000" w:themeColor="text1"/>
                <w:sz w:val="16"/>
                <w:szCs w:val="16"/>
              </w:rPr>
              <w:t>old-</w:t>
            </w:r>
            <w:r w:rsidR="00C22C4C" w:rsidRPr="005B60DF">
              <w:rPr>
                <w:rFonts w:ascii="Times New Roman" w:hAnsi="Times New Roman" w:cs="Times New Roman"/>
                <w:color w:val="000000" w:themeColor="text1"/>
                <w:sz w:val="16"/>
                <w:szCs w:val="16"/>
              </w:rPr>
              <w:t>h</w:t>
            </w:r>
            <w:r w:rsidRPr="005B60DF">
              <w:rPr>
                <w:rFonts w:ascii="Times New Roman" w:hAnsi="Times New Roman" w:cs="Times New Roman"/>
                <w:color w:val="000000" w:themeColor="text1"/>
                <w:sz w:val="16"/>
                <w:szCs w:val="16"/>
              </w:rPr>
              <w:t xml:space="preserve">eat &amp; </w:t>
            </w:r>
            <w:r w:rsidR="00C22C4C" w:rsidRPr="005B60DF">
              <w:rPr>
                <w:rFonts w:ascii="Times New Roman" w:hAnsi="Times New Roman" w:cs="Times New Roman"/>
                <w:color w:val="000000" w:themeColor="text1"/>
                <w:sz w:val="16"/>
                <w:szCs w:val="16"/>
              </w:rPr>
              <w:t>d</w:t>
            </w:r>
            <w:r w:rsidRPr="005B60DF">
              <w:rPr>
                <w:rFonts w:ascii="Times New Roman" w:hAnsi="Times New Roman" w:cs="Times New Roman"/>
                <w:color w:val="000000" w:themeColor="text1"/>
                <w:sz w:val="16"/>
                <w:szCs w:val="16"/>
              </w:rPr>
              <w:t>eficiency-</w:t>
            </w:r>
            <w:r w:rsidR="00C22C4C" w:rsidRPr="005B60DF">
              <w:rPr>
                <w:rFonts w:ascii="Times New Roman" w:hAnsi="Times New Roman" w:cs="Times New Roman"/>
                <w:color w:val="000000" w:themeColor="text1"/>
                <w:sz w:val="16"/>
                <w:szCs w:val="16"/>
              </w:rPr>
              <w:t>e</w:t>
            </w:r>
            <w:r w:rsidRPr="005B60DF">
              <w:rPr>
                <w:rFonts w:ascii="Times New Roman" w:hAnsi="Times New Roman" w:cs="Times New Roman"/>
                <w:color w:val="000000" w:themeColor="text1"/>
                <w:sz w:val="16"/>
                <w:szCs w:val="16"/>
              </w:rPr>
              <w:t xml:space="preserve">xcess pattern identification, </w:t>
            </w:r>
            <w:r w:rsidR="00C22C4C" w:rsidRPr="005B60DF">
              <w:rPr>
                <w:rFonts w:ascii="Times New Roman" w:hAnsi="Times New Roman" w:cs="Times New Roman"/>
                <w:color w:val="000000" w:themeColor="text1"/>
                <w:sz w:val="16"/>
                <w:szCs w:val="16"/>
              </w:rPr>
              <w:t>s</w:t>
            </w:r>
            <w:r w:rsidRPr="005B60DF">
              <w:rPr>
                <w:rFonts w:ascii="Times New Roman" w:hAnsi="Times New Roman" w:cs="Times New Roman"/>
                <w:color w:val="000000" w:themeColor="text1"/>
                <w:sz w:val="16"/>
                <w:szCs w:val="16"/>
              </w:rPr>
              <w:t>pecialist</w:t>
            </w:r>
          </w:p>
        </w:tc>
        <w:tc>
          <w:tcPr>
            <w:tcW w:w="1316" w:type="dxa"/>
            <w:vAlign w:val="center"/>
          </w:tcPr>
          <w:p w14:paraId="6F97F184"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BFI, FACT-F</w:t>
            </w:r>
          </w:p>
        </w:tc>
        <w:tc>
          <w:tcPr>
            <w:tcW w:w="1318" w:type="dxa"/>
            <w:vAlign w:val="center"/>
          </w:tcPr>
          <w:p w14:paraId="33194C64"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Symptom questionnaire, QoL questionnaire</w:t>
            </w:r>
          </w:p>
        </w:tc>
        <w:tc>
          <w:tcPr>
            <w:tcW w:w="1128" w:type="dxa"/>
            <w:vAlign w:val="center"/>
          </w:tcPr>
          <w:p w14:paraId="6C94607B" w14:textId="26A361B8" w:rsidR="00E61C3C" w:rsidRPr="005B60DF" w:rsidRDefault="00E61C3C" w:rsidP="000518D0">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Cold (82),</w:t>
            </w:r>
            <w:r w:rsidR="000518D0" w:rsidRPr="005B60DF">
              <w:rPr>
                <w:rFonts w:ascii="Times New Roman" w:hAnsi="Times New Roman" w:cs="Times New Roman"/>
                <w:color w:val="000000" w:themeColor="text1"/>
                <w:sz w:val="16"/>
                <w:szCs w:val="16"/>
              </w:rPr>
              <w:t xml:space="preserve"> </w:t>
            </w:r>
            <w:r w:rsidR="00C22C4C" w:rsidRPr="005B60DF">
              <w:rPr>
                <w:rFonts w:ascii="Times New Roman" w:hAnsi="Times New Roman" w:cs="Times New Roman"/>
                <w:color w:val="000000" w:themeColor="text1"/>
                <w:sz w:val="16"/>
                <w:szCs w:val="16"/>
              </w:rPr>
              <w:t>h</w:t>
            </w:r>
            <w:r w:rsidRPr="005B60DF">
              <w:rPr>
                <w:rFonts w:ascii="Times New Roman" w:hAnsi="Times New Roman" w:cs="Times New Roman"/>
                <w:color w:val="000000" w:themeColor="text1"/>
                <w:sz w:val="16"/>
                <w:szCs w:val="16"/>
              </w:rPr>
              <w:t>eat (14)</w:t>
            </w:r>
          </w:p>
        </w:tc>
        <w:tc>
          <w:tcPr>
            <w:tcW w:w="4704" w:type="dxa"/>
            <w:vAlign w:val="center"/>
          </w:tcPr>
          <w:p w14:paraId="13464BD1" w14:textId="77777777" w:rsidR="00E61C3C" w:rsidRPr="005B60DF" w:rsidRDefault="00E61C3C" w:rsidP="00E61C3C">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Moxibustion exhibits greater efficacy in treating the cold pattern compared to the heat pattern.</w:t>
            </w:r>
          </w:p>
        </w:tc>
        <w:tc>
          <w:tcPr>
            <w:tcW w:w="1128" w:type="dxa"/>
            <w:vAlign w:val="center"/>
          </w:tcPr>
          <w:p w14:paraId="0AD75198" w14:textId="77777777" w:rsidR="00E61C3C" w:rsidRPr="005B60DF" w:rsidRDefault="000518D0" w:rsidP="00E61C3C">
            <w:pPr>
              <w:jc w:val="center"/>
              <w:rPr>
                <w:rFonts w:ascii="Times New Roman" w:hAnsi="Times New Roman" w:cs="Times New Roman"/>
                <w:color w:val="000000" w:themeColor="text1"/>
                <w:sz w:val="16"/>
                <w:szCs w:val="16"/>
                <w:highlight w:val="yellow"/>
              </w:rPr>
            </w:pPr>
            <w:r w:rsidRPr="005B60DF">
              <w:rPr>
                <w:rFonts w:ascii="Times New Roman" w:hAnsi="Times New Roman" w:cs="Times New Roman"/>
                <w:color w:val="000000" w:themeColor="text1"/>
                <w:sz w:val="16"/>
                <w:szCs w:val="16"/>
              </w:rPr>
              <w:t>Republic of Korea</w:t>
            </w:r>
          </w:p>
        </w:tc>
      </w:tr>
      <w:tr w:rsidR="00E61C3C" w:rsidRPr="005B60DF" w14:paraId="64E8AEF9" w14:textId="77777777" w:rsidTr="00E5718A">
        <w:trPr>
          <w:trHeight w:val="344"/>
        </w:trPr>
        <w:tc>
          <w:tcPr>
            <w:tcW w:w="934" w:type="dxa"/>
            <w:vMerge w:val="restart"/>
            <w:vAlign w:val="center"/>
          </w:tcPr>
          <w:p w14:paraId="229B1981" w14:textId="29F4A5E1" w:rsidR="00E61C3C" w:rsidRPr="005B60DF" w:rsidRDefault="00E61C3C" w:rsidP="005B60DF">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Metabolic </w:t>
            </w:r>
            <w:r w:rsidR="00F51CEA" w:rsidRPr="005B60DF">
              <w:rPr>
                <w:rFonts w:ascii="Times New Roman" w:hAnsi="Times New Roman" w:cs="Times New Roman"/>
                <w:color w:val="000000" w:themeColor="text1"/>
                <w:sz w:val="16"/>
                <w:szCs w:val="16"/>
              </w:rPr>
              <w:t>s</w:t>
            </w:r>
            <w:r w:rsidRPr="005B60DF">
              <w:rPr>
                <w:rFonts w:ascii="Times New Roman" w:hAnsi="Times New Roman" w:cs="Times New Roman"/>
                <w:color w:val="000000" w:themeColor="text1"/>
                <w:sz w:val="16"/>
                <w:szCs w:val="16"/>
              </w:rPr>
              <w:t>yndrome</w:t>
            </w:r>
          </w:p>
        </w:tc>
        <w:tc>
          <w:tcPr>
            <w:tcW w:w="1316" w:type="dxa"/>
            <w:vAlign w:val="center"/>
          </w:tcPr>
          <w:p w14:paraId="332E2D4D" w14:textId="7289D388" w:rsidR="00E61C3C" w:rsidRPr="005B60DF" w:rsidRDefault="00E61C3C"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r>
            <w:r w:rsidR="00934C77" w:rsidRPr="005B60DF">
              <w:rPr>
                <w:rFonts w:ascii="Times New Roman" w:hAnsi="Times New Roman" w:cs="Times New Roman"/>
                <w:color w:val="000000" w:themeColor="text1"/>
                <w:sz w:val="16"/>
                <w:szCs w:val="16"/>
              </w:rPr>
              <w:instrText xml:space="preserve"> ADDIN EN.CITE &lt;EndNote&gt;&lt;Cite&gt;&lt;Author&gt;Lee&lt;/Author&gt;&lt;Year&gt;2016&lt;/Year&gt;&lt;RecNum&gt;1307&lt;/RecNum&gt;&lt;DisplayText&gt;[15]&lt;/DisplayText&gt;&lt;record&gt;&lt;rec-number&gt;1307&lt;/rec-number&gt;&lt;foreign-keys&gt;&lt;key app="EN" db-id="xp2xttsz0e0wvoewdtppwstv9evasatetxtz" timestamp="1684462524"&gt;1307&lt;/key&gt;&lt;/foreign-keys&gt;&lt;ref-type name="Journal Article"&gt;17&lt;/ref-type&gt;&lt;contributors&gt;&lt;authors&gt;&lt;author&gt;&lt;style face="normal" font="default" charset="129" size="100%"&gt;Eunyoung Lee&lt;/style&gt;&lt;/author&gt;&lt;author&gt;&lt;style face="normal" font="default" charset="129" size="100%"&gt;Sujung Ki&lt;/style&gt;&lt;style face="normal" font="default" size="100%"&gt;m&lt;/style&gt;&lt;style face="normal" font="default" charset="129" size="100%"&gt; &lt;/style&gt;&lt;/author&gt;&lt;author&gt;&lt;style face="normal" font="default" charset="129" size="100%"&gt;Siwoo Lee &lt;/style&gt;&lt;/author&gt;&lt;author&gt;&lt;style face="normal" font="default" charset="129" size="100%"&gt;Seongwon Cha&lt;/style&gt;&lt;/author&gt;&lt;author&gt;&lt;style face="normal" font="default" charset="129" size="100%"&gt;Youngseop Lee&lt;/style&gt;&lt;/author&gt;&lt;author&gt;Sujeong Mun&lt;/author&gt;&lt;/authors&gt;&lt;/contributors&gt;&lt;titles&gt;&lt;title&gt;&lt;style face="normal" font="default" charset="129" size="100%"&gt;An analysis of the relationship between the Cold pattern and Anthropometry, Bio Impedance Analysis (BIA) and Quality of Life in Jeju Haenyeo&lt;/style&gt;&lt;/title&gt;&lt;secondary-title&gt;&lt;style face="normal" font="default" charset="129" size="100%"&gt;Society of Preventive Korean Medicine&lt;/style&gt;&lt;/secondary-title&gt;&lt;translated-title&gt;An analysis of the relationship between the Cold pattern and Anthropometry, Bio Impedance Analysis (BIA) and Quality of Life in Jeju Haenyeo&lt;/translated-title&gt;&lt;/titles&gt;&lt;periodical&gt;&lt;full-title&gt;Society of Preventive Korean Medicine&lt;/full-title&gt;&lt;/periodical&gt;&lt;pages&gt;67-74&lt;/pages&gt;&lt;volume&gt;20&lt;/volume&gt;&lt;number&gt;3&lt;/number&gt;&lt;dates&gt;&lt;year&gt;2016&lt;/year&gt;&lt;/dates&gt;&lt;urls&gt;&lt;related-urls&gt;&lt;url&gt;https://kiss.kstudy.com/DetailOa/Ar?key=51765317&lt;/url&gt;&lt;/related-urls&gt;&lt;/urls&gt;&lt;/record&gt;&lt;/Cite&gt;&lt;/EndNote&gt;</w:instrText>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15]</w:t>
            </w:r>
            <w:r w:rsidRPr="005B60DF">
              <w:rPr>
                <w:rFonts w:ascii="Times New Roman" w:hAnsi="Times New Roman" w:cs="Times New Roman"/>
                <w:color w:val="000000" w:themeColor="text1"/>
                <w:sz w:val="16"/>
                <w:szCs w:val="16"/>
              </w:rPr>
              <w:fldChar w:fldCharType="end"/>
            </w:r>
          </w:p>
        </w:tc>
        <w:tc>
          <w:tcPr>
            <w:tcW w:w="1693" w:type="dxa"/>
            <w:vAlign w:val="center"/>
          </w:tcPr>
          <w:p w14:paraId="0D8CB43C" w14:textId="3D7C1C0C"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Questionnaire for </w:t>
            </w:r>
            <w:r w:rsidR="00C22C4C" w:rsidRPr="005B60DF">
              <w:rPr>
                <w:rFonts w:ascii="Times New Roman" w:hAnsi="Times New Roman" w:cs="Times New Roman"/>
                <w:color w:val="000000" w:themeColor="text1"/>
                <w:sz w:val="16"/>
                <w:szCs w:val="16"/>
              </w:rPr>
              <w:t>c</w:t>
            </w:r>
            <w:r w:rsidRPr="005B60DF">
              <w:rPr>
                <w:rFonts w:ascii="Times New Roman" w:hAnsi="Times New Roman" w:cs="Times New Roman"/>
                <w:color w:val="000000" w:themeColor="text1"/>
                <w:sz w:val="16"/>
                <w:szCs w:val="16"/>
              </w:rPr>
              <w:t>old sensitivity</w:t>
            </w:r>
          </w:p>
        </w:tc>
        <w:tc>
          <w:tcPr>
            <w:tcW w:w="1316" w:type="dxa"/>
            <w:vAlign w:val="center"/>
          </w:tcPr>
          <w:p w14:paraId="69EB280A"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Anthropometric evaluation</w:t>
            </w:r>
          </w:p>
        </w:tc>
        <w:tc>
          <w:tcPr>
            <w:tcW w:w="1318" w:type="dxa"/>
            <w:vAlign w:val="center"/>
          </w:tcPr>
          <w:p w14:paraId="7D6BFFB4"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QoL questionnaire</w:t>
            </w:r>
          </w:p>
        </w:tc>
        <w:tc>
          <w:tcPr>
            <w:tcW w:w="1128" w:type="dxa"/>
            <w:vAlign w:val="center"/>
          </w:tcPr>
          <w:p w14:paraId="333D8C7C" w14:textId="791EECA9" w:rsidR="00E61C3C" w:rsidRPr="005B60DF" w:rsidRDefault="00E61C3C" w:rsidP="000518D0">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Cold (119), </w:t>
            </w:r>
            <w:r w:rsidR="00C22C4C" w:rsidRPr="005B60DF">
              <w:rPr>
                <w:rFonts w:ascii="Times New Roman" w:hAnsi="Times New Roman" w:cs="Times New Roman"/>
                <w:color w:val="000000" w:themeColor="text1"/>
                <w:sz w:val="16"/>
                <w:szCs w:val="16"/>
              </w:rPr>
              <w:t>n</w:t>
            </w:r>
            <w:r w:rsidRPr="005B60DF">
              <w:rPr>
                <w:rFonts w:ascii="Times New Roman" w:hAnsi="Times New Roman" w:cs="Times New Roman"/>
                <w:color w:val="000000" w:themeColor="text1"/>
                <w:sz w:val="16"/>
                <w:szCs w:val="16"/>
              </w:rPr>
              <w:t>on-cold (56)</w:t>
            </w:r>
          </w:p>
        </w:tc>
        <w:tc>
          <w:tcPr>
            <w:tcW w:w="4704" w:type="dxa"/>
            <w:vAlign w:val="center"/>
          </w:tcPr>
          <w:p w14:paraId="5B4340B2" w14:textId="77777777" w:rsidR="00E61C3C" w:rsidRPr="005B60DF" w:rsidRDefault="00E61C3C" w:rsidP="00E61C3C">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Most of the non-Cold pattern group showed high quality of life, </w:t>
            </w:r>
            <w:proofErr w:type="gramStart"/>
            <w:r w:rsidRPr="005B60DF">
              <w:rPr>
                <w:rFonts w:ascii="Times New Roman" w:hAnsi="Times New Roman" w:cs="Times New Roman"/>
                <w:color w:val="000000" w:themeColor="text1"/>
                <w:sz w:val="16"/>
                <w:szCs w:val="16"/>
              </w:rPr>
              <w:t>BIA</w:t>
            </w:r>
            <w:proofErr w:type="gramEnd"/>
            <w:r w:rsidRPr="005B60DF">
              <w:rPr>
                <w:rFonts w:ascii="Times New Roman" w:hAnsi="Times New Roman" w:cs="Times New Roman"/>
                <w:color w:val="000000" w:themeColor="text1"/>
                <w:sz w:val="16"/>
                <w:szCs w:val="16"/>
              </w:rPr>
              <w:t xml:space="preserve"> and anthropometry.</w:t>
            </w:r>
          </w:p>
        </w:tc>
        <w:tc>
          <w:tcPr>
            <w:tcW w:w="1128" w:type="dxa"/>
            <w:vAlign w:val="center"/>
          </w:tcPr>
          <w:p w14:paraId="3E15C9BA" w14:textId="77777777" w:rsidR="00E61C3C" w:rsidRPr="005B60DF" w:rsidRDefault="000518D0"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Republic of Korea</w:t>
            </w:r>
          </w:p>
        </w:tc>
      </w:tr>
      <w:tr w:rsidR="00E61C3C" w:rsidRPr="005B60DF" w14:paraId="28361C03" w14:textId="77777777" w:rsidTr="00E5718A">
        <w:trPr>
          <w:trHeight w:val="506"/>
        </w:trPr>
        <w:tc>
          <w:tcPr>
            <w:tcW w:w="934" w:type="dxa"/>
            <w:vMerge/>
            <w:vAlign w:val="center"/>
          </w:tcPr>
          <w:p w14:paraId="4D8D6E75" w14:textId="77777777" w:rsidR="00E61C3C" w:rsidRPr="005B60DF" w:rsidRDefault="00E61C3C" w:rsidP="00E61C3C">
            <w:pPr>
              <w:jc w:val="center"/>
              <w:rPr>
                <w:rFonts w:ascii="Times New Roman" w:hAnsi="Times New Roman" w:cs="Times New Roman"/>
                <w:color w:val="000000" w:themeColor="text1"/>
                <w:sz w:val="16"/>
                <w:szCs w:val="16"/>
              </w:rPr>
            </w:pPr>
          </w:p>
        </w:tc>
        <w:tc>
          <w:tcPr>
            <w:tcW w:w="1316" w:type="dxa"/>
            <w:vAlign w:val="center"/>
          </w:tcPr>
          <w:p w14:paraId="45D35CD7" w14:textId="081F3DFC" w:rsidR="00E61C3C" w:rsidRPr="005B60DF" w:rsidRDefault="00E61C3C"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r>
            <w:r w:rsidR="00934C77" w:rsidRPr="005B60DF">
              <w:rPr>
                <w:rFonts w:ascii="Times New Roman" w:hAnsi="Times New Roman" w:cs="Times New Roman"/>
                <w:color w:val="000000" w:themeColor="text1"/>
                <w:sz w:val="16"/>
                <w:szCs w:val="16"/>
              </w:rPr>
              <w:instrText xml:space="preserve"> ADDIN EN.CITE &lt;EndNote&gt;&lt;Cite&gt;&lt;Author&gt;Mun&lt;/Author&gt;&lt;Year&gt;2020&lt;/Year&gt;&lt;RecNum&gt;1326&lt;/RecNum&gt;&lt;DisplayText&gt;[16]&lt;/DisplayText&gt;&lt;record&gt;&lt;rec-number&gt;1326&lt;/rec-number&gt;&lt;foreign-keys&gt;&lt;key app="EN" db-id="xp2xttsz0e0wvoewdtppwstv9evasatetxtz" timestamp="1685319028"&gt;1326&lt;/key&gt;&lt;key app="ENWeb" db-id=""&gt;0&lt;/key&gt;&lt;/foreign-keys&gt;&lt;ref-type name="Journal Article"&gt;17&lt;/ref-type&gt;&lt;contributors&gt;&lt;authors&gt;&lt;author&gt;Sujeong Mun&lt;/author&gt;&lt;author&gt;Kihyun Park&amp;#xD;Siwoo Lee&lt;/author&gt;&lt;/authors&gt;&lt;/contributors&gt;&lt;titles&gt;&lt;title&gt;&lt;style face="normal" font="default" charset="129" size="100%"&gt;Association of Cold-heat Pattern and Anthropometry/body Composition in Individuals Between 50–80 Years of Age&lt;/style&gt;&lt;/title&gt;&lt;translated-title&gt;Association of Cold-heat Pattern and Anthropometry/body Composition in Individuals Between 50–80 Years of Age&lt;/translated-title&gt;&lt;/titles&gt;&lt;pages&gt;209-214&lt;/pages&gt;&lt;volume&gt;34&lt;/volume&gt;&lt;number&gt;4&lt;/number&gt;&lt;keywords&gt;&lt;keyword&gt;Cold-heat pattern&lt;/keyword&gt;&lt;keyword&gt;Pattern identification&lt;/keyword&gt;&lt;keyword&gt;Anthropometry&lt;/keyword&gt;&lt;keyword&gt;Body composition&lt;/keyword&gt;&lt;/keywords&gt;&lt;dates&gt;&lt;year&gt;2020&lt;/year&gt;&lt;/dates&gt;&lt;urls&gt;&lt;related-urls&gt;&lt;url&gt;http://www.riss.kr/link?id=A107001051&lt;/url&gt;&lt;/related-urls&gt;&lt;/urls&gt;&lt;language&gt;Korean&lt;/language&gt;&lt;/record&gt;&lt;/Cite&gt;&lt;/EndNote&gt;</w:instrText>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16]</w:t>
            </w:r>
            <w:r w:rsidRPr="005B60DF">
              <w:rPr>
                <w:rFonts w:ascii="Times New Roman" w:hAnsi="Times New Roman" w:cs="Times New Roman"/>
                <w:color w:val="000000" w:themeColor="text1"/>
                <w:sz w:val="16"/>
                <w:szCs w:val="16"/>
              </w:rPr>
              <w:fldChar w:fldCharType="end"/>
            </w:r>
          </w:p>
        </w:tc>
        <w:tc>
          <w:tcPr>
            <w:tcW w:w="1693" w:type="dxa"/>
            <w:vAlign w:val="center"/>
          </w:tcPr>
          <w:p w14:paraId="589D71E1" w14:textId="79047F19"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Cold-</w:t>
            </w:r>
            <w:r w:rsidR="00C22C4C" w:rsidRPr="005B60DF">
              <w:rPr>
                <w:rFonts w:ascii="Times New Roman" w:hAnsi="Times New Roman" w:cs="Times New Roman"/>
                <w:color w:val="000000" w:themeColor="text1"/>
                <w:sz w:val="16"/>
                <w:szCs w:val="16"/>
              </w:rPr>
              <w:t>h</w:t>
            </w:r>
            <w:r w:rsidRPr="005B60DF">
              <w:rPr>
                <w:rFonts w:ascii="Times New Roman" w:hAnsi="Times New Roman" w:cs="Times New Roman"/>
                <w:color w:val="000000" w:themeColor="text1"/>
                <w:sz w:val="16"/>
                <w:szCs w:val="16"/>
              </w:rPr>
              <w:t>eat syndrome differentiation questionnaire</w:t>
            </w:r>
          </w:p>
        </w:tc>
        <w:tc>
          <w:tcPr>
            <w:tcW w:w="1316" w:type="dxa"/>
            <w:vAlign w:val="center"/>
          </w:tcPr>
          <w:p w14:paraId="2B26B369"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Anthropometric evaluation</w:t>
            </w:r>
          </w:p>
        </w:tc>
        <w:tc>
          <w:tcPr>
            <w:tcW w:w="1318" w:type="dxa"/>
            <w:vAlign w:val="center"/>
          </w:tcPr>
          <w:p w14:paraId="06BD817D" w14:textId="77777777" w:rsidR="00E61C3C" w:rsidRPr="005B60DF" w:rsidRDefault="00E61C3C" w:rsidP="00E61C3C">
            <w:pPr>
              <w:jc w:val="center"/>
              <w:rPr>
                <w:rFonts w:ascii="Times New Roman" w:hAnsi="Times New Roman" w:cs="Times New Roman"/>
                <w:color w:val="000000" w:themeColor="text1"/>
                <w:sz w:val="16"/>
                <w:szCs w:val="16"/>
              </w:rPr>
            </w:pPr>
            <w:proofErr w:type="spellStart"/>
            <w:proofErr w:type="gramStart"/>
            <w:r w:rsidRPr="005B60DF">
              <w:rPr>
                <w:rFonts w:ascii="Times New Roman" w:hAnsi="Times New Roman" w:cs="Times New Roman"/>
                <w:color w:val="000000" w:themeColor="text1"/>
                <w:sz w:val="16"/>
                <w:szCs w:val="16"/>
              </w:rPr>
              <w:t>n.a</w:t>
            </w:r>
            <w:proofErr w:type="spellEnd"/>
            <w:proofErr w:type="gramEnd"/>
          </w:p>
        </w:tc>
        <w:tc>
          <w:tcPr>
            <w:tcW w:w="1128" w:type="dxa"/>
            <w:vAlign w:val="center"/>
          </w:tcPr>
          <w:p w14:paraId="2F1D50AF" w14:textId="77143F3D"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Non-defined (1</w:t>
            </w:r>
            <w:r w:rsidR="003A3420" w:rsidRPr="005B60DF">
              <w:rPr>
                <w:rFonts w:ascii="Times New Roman" w:hAnsi="Times New Roman" w:cs="Times New Roman"/>
                <w:color w:val="000000" w:themeColor="text1"/>
                <w:sz w:val="16"/>
                <w:szCs w:val="16"/>
              </w:rPr>
              <w:t>,</w:t>
            </w:r>
            <w:r w:rsidRPr="005B60DF">
              <w:rPr>
                <w:rFonts w:ascii="Times New Roman" w:hAnsi="Times New Roman" w:cs="Times New Roman"/>
                <w:color w:val="000000" w:themeColor="text1"/>
                <w:sz w:val="16"/>
                <w:szCs w:val="16"/>
              </w:rPr>
              <w:t>479)</w:t>
            </w:r>
          </w:p>
        </w:tc>
        <w:tc>
          <w:tcPr>
            <w:tcW w:w="4704" w:type="dxa"/>
            <w:vAlign w:val="center"/>
          </w:tcPr>
          <w:p w14:paraId="12AD0CDD" w14:textId="77777777" w:rsidR="00E61C3C" w:rsidRPr="005B60DF" w:rsidRDefault="00E61C3C" w:rsidP="00E61C3C">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Cold-Heat score </w:t>
            </w:r>
            <w:proofErr w:type="gramStart"/>
            <w:r w:rsidRPr="005B60DF">
              <w:rPr>
                <w:rFonts w:ascii="Times New Roman" w:hAnsi="Times New Roman" w:cs="Times New Roman"/>
                <w:color w:val="000000" w:themeColor="text1"/>
                <w:sz w:val="16"/>
                <w:szCs w:val="16"/>
              </w:rPr>
              <w:t>were</w:t>
            </w:r>
            <w:proofErr w:type="gramEnd"/>
            <w:r w:rsidRPr="005B60DF">
              <w:rPr>
                <w:rFonts w:ascii="Times New Roman" w:hAnsi="Times New Roman" w:cs="Times New Roman"/>
                <w:color w:val="000000" w:themeColor="text1"/>
                <w:sz w:val="16"/>
                <w:szCs w:val="16"/>
              </w:rPr>
              <w:t xml:space="preserve"> significantly correlated with weight, BMI, BSA, WHR, FFM, BFM, BCM, ICW, ECW, and BMR; however, the correlation coefficients were mostly low (0.15–0.24).</w:t>
            </w:r>
          </w:p>
        </w:tc>
        <w:tc>
          <w:tcPr>
            <w:tcW w:w="1128" w:type="dxa"/>
            <w:vAlign w:val="center"/>
          </w:tcPr>
          <w:p w14:paraId="13D3321C" w14:textId="77777777" w:rsidR="00E61C3C" w:rsidRPr="005B60DF" w:rsidRDefault="000518D0"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Republic of Korea</w:t>
            </w:r>
          </w:p>
        </w:tc>
      </w:tr>
      <w:tr w:rsidR="00E61C3C" w:rsidRPr="005B60DF" w14:paraId="651B532C" w14:textId="77777777" w:rsidTr="00E5718A">
        <w:trPr>
          <w:trHeight w:val="861"/>
        </w:trPr>
        <w:tc>
          <w:tcPr>
            <w:tcW w:w="934" w:type="dxa"/>
            <w:vMerge/>
            <w:vAlign w:val="center"/>
          </w:tcPr>
          <w:p w14:paraId="3EDD6FA3" w14:textId="77777777" w:rsidR="00E61C3C" w:rsidRPr="005B60DF" w:rsidRDefault="00E61C3C" w:rsidP="00E61C3C">
            <w:pPr>
              <w:jc w:val="center"/>
              <w:rPr>
                <w:rFonts w:ascii="Times New Roman" w:hAnsi="Times New Roman" w:cs="Times New Roman"/>
                <w:color w:val="000000" w:themeColor="text1"/>
                <w:sz w:val="16"/>
                <w:szCs w:val="16"/>
              </w:rPr>
            </w:pPr>
          </w:p>
        </w:tc>
        <w:tc>
          <w:tcPr>
            <w:tcW w:w="1316" w:type="dxa"/>
            <w:vAlign w:val="center"/>
          </w:tcPr>
          <w:p w14:paraId="5010A42B" w14:textId="3103E9B8" w:rsidR="00E61C3C" w:rsidRPr="005B60DF" w:rsidRDefault="00E61C3C"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r>
            <w:r w:rsidR="00934C77" w:rsidRPr="005B60DF">
              <w:rPr>
                <w:rFonts w:ascii="Times New Roman" w:hAnsi="Times New Roman" w:cs="Times New Roman"/>
                <w:color w:val="000000" w:themeColor="text1"/>
                <w:sz w:val="16"/>
                <w:szCs w:val="16"/>
              </w:rPr>
              <w:instrText xml:space="preserve"> ADDIN EN.CITE &lt;EndNote&gt;&lt;Cite&gt;&lt;Author&gt;Park&lt;/Author&gt;&lt;Year&gt;2022&lt;/Year&gt;&lt;RecNum&gt;1543&lt;/RecNum&gt;&lt;DisplayText&gt;[17]&lt;/DisplayText&gt;&lt;record&gt;&lt;rec-number&gt;1543&lt;/rec-number&gt;&lt;foreign-keys&gt;&lt;key app="EN" db-id="xp2xttsz0e0wvoewdtppwstv9evasatetxtz" timestamp="1684992265"&gt;1543&lt;/key&gt;&lt;/foreign-keys&gt;&lt;ref-type name="Journal Article"&gt;17&lt;/ref-type&gt;&lt;contributors&gt;&lt;authors&gt;&lt;author&gt;Ki-Hyun Park&lt;/author&gt;&lt;author&gt;Sang-Hyuk Kim&lt;/author&gt;&lt;author&gt;Siwoo Lee&lt;/author&gt;&lt;author&gt;Kwang-Ho Bae&lt;/author&gt;&lt;/authors&gt;&lt;/contributors&gt;&lt;titles&gt;&lt;title&gt;&lt;style face="normal" font="default" charset="129" size="100%"&gt;Analysis of the Difference in the Prevalence of Metabolic Syndrome According to Sasang Constitution and Cold and Heat Pattern Identification&lt;/style&gt;&lt;/title&gt;&lt;/titles&gt;&lt;volume&gt;43&lt;/volume&gt;&lt;number&gt;6&lt;/number&gt;&lt;dates&gt;&lt;year&gt;2022&lt;/year&gt;&lt;/dates&gt;&lt;urls&gt;&lt;/urls&gt;&lt;/record&gt;&lt;/Cite&gt;&lt;/EndNote&gt;</w:instrText>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17]</w:t>
            </w:r>
            <w:r w:rsidRPr="005B60DF">
              <w:rPr>
                <w:rFonts w:ascii="Times New Roman" w:hAnsi="Times New Roman" w:cs="Times New Roman"/>
                <w:color w:val="000000" w:themeColor="text1"/>
                <w:sz w:val="16"/>
                <w:szCs w:val="16"/>
              </w:rPr>
              <w:fldChar w:fldCharType="end"/>
            </w:r>
          </w:p>
        </w:tc>
        <w:tc>
          <w:tcPr>
            <w:tcW w:w="1693" w:type="dxa"/>
            <w:vAlign w:val="center"/>
          </w:tcPr>
          <w:p w14:paraId="2976EB4D" w14:textId="09C3C2DE"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Questionnaire for </w:t>
            </w:r>
            <w:r w:rsidR="00C22C4C" w:rsidRPr="005B60DF">
              <w:rPr>
                <w:rFonts w:ascii="Times New Roman" w:hAnsi="Times New Roman" w:cs="Times New Roman"/>
                <w:color w:val="000000" w:themeColor="text1"/>
                <w:sz w:val="16"/>
                <w:szCs w:val="16"/>
              </w:rPr>
              <w:t>c</w:t>
            </w:r>
            <w:r w:rsidRPr="005B60DF">
              <w:rPr>
                <w:rFonts w:ascii="Times New Roman" w:hAnsi="Times New Roman" w:cs="Times New Roman"/>
                <w:color w:val="000000" w:themeColor="text1"/>
                <w:sz w:val="16"/>
                <w:szCs w:val="16"/>
              </w:rPr>
              <w:t xml:space="preserve">old sensitivity, </w:t>
            </w:r>
            <w:r w:rsidR="00C22C4C" w:rsidRPr="005B60DF">
              <w:rPr>
                <w:rFonts w:ascii="Times New Roman" w:hAnsi="Times New Roman" w:cs="Times New Roman"/>
                <w:color w:val="000000" w:themeColor="text1"/>
                <w:sz w:val="16"/>
                <w:szCs w:val="16"/>
              </w:rPr>
              <w:t>s</w:t>
            </w:r>
            <w:r w:rsidRPr="005B60DF">
              <w:rPr>
                <w:rFonts w:ascii="Times New Roman" w:hAnsi="Times New Roman" w:cs="Times New Roman"/>
                <w:color w:val="000000" w:themeColor="text1"/>
                <w:sz w:val="16"/>
                <w:szCs w:val="16"/>
              </w:rPr>
              <w:t>pecialist</w:t>
            </w:r>
          </w:p>
        </w:tc>
        <w:tc>
          <w:tcPr>
            <w:tcW w:w="1316" w:type="dxa"/>
            <w:vAlign w:val="center"/>
          </w:tcPr>
          <w:p w14:paraId="522DAF1B" w14:textId="291D214D"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Anthropometric evaluation, </w:t>
            </w:r>
            <w:r w:rsidR="00C22C4C" w:rsidRPr="005B60DF">
              <w:rPr>
                <w:rFonts w:ascii="Times New Roman" w:hAnsi="Times New Roman" w:cs="Times New Roman"/>
                <w:color w:val="000000" w:themeColor="text1"/>
                <w:sz w:val="16"/>
                <w:szCs w:val="16"/>
              </w:rPr>
              <w:t>c</w:t>
            </w:r>
            <w:r w:rsidRPr="005B60DF">
              <w:rPr>
                <w:rFonts w:ascii="Times New Roman" w:hAnsi="Times New Roman" w:cs="Times New Roman"/>
                <w:color w:val="000000" w:themeColor="text1"/>
                <w:sz w:val="16"/>
                <w:szCs w:val="16"/>
              </w:rPr>
              <w:t>linical chemistry measurement</w:t>
            </w:r>
          </w:p>
        </w:tc>
        <w:tc>
          <w:tcPr>
            <w:tcW w:w="1318" w:type="dxa"/>
            <w:vAlign w:val="center"/>
          </w:tcPr>
          <w:p w14:paraId="3DA3793F" w14:textId="77777777" w:rsidR="00E61C3C" w:rsidRPr="005B60DF" w:rsidRDefault="00E61C3C" w:rsidP="00E61C3C">
            <w:pPr>
              <w:jc w:val="center"/>
              <w:rPr>
                <w:rFonts w:ascii="Times New Roman" w:hAnsi="Times New Roman" w:cs="Times New Roman"/>
                <w:color w:val="000000" w:themeColor="text1"/>
                <w:sz w:val="16"/>
                <w:szCs w:val="16"/>
              </w:rPr>
            </w:pPr>
            <w:proofErr w:type="spellStart"/>
            <w:proofErr w:type="gramStart"/>
            <w:r w:rsidRPr="005B60DF">
              <w:rPr>
                <w:rFonts w:ascii="Times New Roman" w:hAnsi="Times New Roman" w:cs="Times New Roman"/>
                <w:color w:val="000000" w:themeColor="text1"/>
                <w:sz w:val="16"/>
                <w:szCs w:val="16"/>
              </w:rPr>
              <w:t>n.a</w:t>
            </w:r>
            <w:proofErr w:type="spellEnd"/>
            <w:proofErr w:type="gramEnd"/>
          </w:p>
        </w:tc>
        <w:tc>
          <w:tcPr>
            <w:tcW w:w="1128" w:type="dxa"/>
            <w:vAlign w:val="center"/>
          </w:tcPr>
          <w:p w14:paraId="436F48F1" w14:textId="3BC74B20" w:rsidR="00E61C3C" w:rsidRPr="005B60DF" w:rsidRDefault="00E61C3C" w:rsidP="000518D0">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Cold (1</w:t>
            </w:r>
            <w:r w:rsidR="003A3420" w:rsidRPr="005B60DF">
              <w:rPr>
                <w:rFonts w:ascii="Times New Roman" w:hAnsi="Times New Roman" w:cs="Times New Roman"/>
                <w:color w:val="000000" w:themeColor="text1"/>
                <w:sz w:val="16"/>
                <w:szCs w:val="16"/>
              </w:rPr>
              <w:t>,</w:t>
            </w:r>
            <w:r w:rsidRPr="005B60DF">
              <w:rPr>
                <w:rFonts w:ascii="Times New Roman" w:hAnsi="Times New Roman" w:cs="Times New Roman"/>
                <w:color w:val="000000" w:themeColor="text1"/>
                <w:sz w:val="16"/>
                <w:szCs w:val="16"/>
              </w:rPr>
              <w:t xml:space="preserve">123), </w:t>
            </w:r>
            <w:r w:rsidR="00C22C4C" w:rsidRPr="005B60DF">
              <w:rPr>
                <w:rFonts w:ascii="Times New Roman" w:hAnsi="Times New Roman" w:cs="Times New Roman"/>
                <w:color w:val="000000" w:themeColor="text1"/>
                <w:sz w:val="16"/>
                <w:szCs w:val="16"/>
              </w:rPr>
              <w:t>h</w:t>
            </w:r>
            <w:r w:rsidRPr="005B60DF">
              <w:rPr>
                <w:rFonts w:ascii="Times New Roman" w:hAnsi="Times New Roman" w:cs="Times New Roman"/>
                <w:color w:val="000000" w:themeColor="text1"/>
                <w:sz w:val="16"/>
                <w:szCs w:val="16"/>
              </w:rPr>
              <w:t>eat (1</w:t>
            </w:r>
            <w:r w:rsidR="003A3420" w:rsidRPr="005B60DF">
              <w:rPr>
                <w:rFonts w:ascii="Times New Roman" w:hAnsi="Times New Roman" w:cs="Times New Roman"/>
                <w:color w:val="000000" w:themeColor="text1"/>
                <w:sz w:val="16"/>
                <w:szCs w:val="16"/>
              </w:rPr>
              <w:t>,</w:t>
            </w:r>
            <w:r w:rsidRPr="005B60DF">
              <w:rPr>
                <w:rFonts w:ascii="Times New Roman" w:hAnsi="Times New Roman" w:cs="Times New Roman"/>
                <w:color w:val="000000" w:themeColor="text1"/>
                <w:sz w:val="16"/>
                <w:szCs w:val="16"/>
              </w:rPr>
              <w:t>438)</w:t>
            </w:r>
          </w:p>
        </w:tc>
        <w:tc>
          <w:tcPr>
            <w:tcW w:w="4704" w:type="dxa"/>
            <w:vAlign w:val="center"/>
          </w:tcPr>
          <w:p w14:paraId="1F4E2456" w14:textId="34B09220" w:rsidR="00E61C3C" w:rsidRPr="005B60DF" w:rsidRDefault="00E61C3C" w:rsidP="00E61C3C">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All components except HDL were higher in the heat pattern group than in the cold pattern group. Metabolic syndrome prevalence showed a significant association between </w:t>
            </w:r>
            <w:proofErr w:type="spellStart"/>
            <w:r w:rsidRPr="005B60DF">
              <w:rPr>
                <w:rFonts w:ascii="Times New Roman" w:hAnsi="Times New Roman" w:cs="Times New Roman"/>
                <w:color w:val="000000" w:themeColor="text1"/>
                <w:sz w:val="16"/>
                <w:szCs w:val="16"/>
              </w:rPr>
              <w:t>Taeeumin</w:t>
            </w:r>
            <w:proofErr w:type="spellEnd"/>
            <w:r w:rsidRPr="005B60DF">
              <w:rPr>
                <w:rFonts w:ascii="Times New Roman" w:hAnsi="Times New Roman" w:cs="Times New Roman"/>
                <w:color w:val="000000" w:themeColor="text1"/>
                <w:sz w:val="16"/>
                <w:szCs w:val="16"/>
              </w:rPr>
              <w:t xml:space="preserve"> and the heat pattern group (OR</w:t>
            </w:r>
            <w:r w:rsidR="00C22C4C" w:rsidRPr="005B60DF">
              <w:rPr>
                <w:rFonts w:ascii="Times New Roman" w:hAnsi="Times New Roman" w:cs="Times New Roman"/>
                <w:color w:val="000000" w:themeColor="text1"/>
                <w:sz w:val="16"/>
                <w:szCs w:val="16"/>
              </w:rPr>
              <w:t xml:space="preserve"> </w:t>
            </w:r>
            <w:r w:rsidRPr="005B60DF">
              <w:rPr>
                <w:rFonts w:ascii="Times New Roman" w:hAnsi="Times New Roman" w:cs="Times New Roman"/>
                <w:color w:val="000000" w:themeColor="text1"/>
                <w:sz w:val="16"/>
                <w:szCs w:val="16"/>
              </w:rPr>
              <w:t>=</w:t>
            </w:r>
            <w:r w:rsidR="00C22C4C" w:rsidRPr="005B60DF">
              <w:rPr>
                <w:rFonts w:ascii="Times New Roman" w:hAnsi="Times New Roman" w:cs="Times New Roman"/>
                <w:color w:val="000000" w:themeColor="text1"/>
                <w:sz w:val="16"/>
                <w:szCs w:val="16"/>
              </w:rPr>
              <w:t xml:space="preserve"> </w:t>
            </w:r>
            <w:r w:rsidRPr="005B60DF">
              <w:rPr>
                <w:rFonts w:ascii="Times New Roman" w:hAnsi="Times New Roman" w:cs="Times New Roman"/>
                <w:color w:val="000000" w:themeColor="text1"/>
                <w:sz w:val="16"/>
                <w:szCs w:val="16"/>
              </w:rPr>
              <w:t>1.653) but not for non-</w:t>
            </w:r>
            <w:proofErr w:type="spellStart"/>
            <w:r w:rsidRPr="005B60DF">
              <w:rPr>
                <w:rFonts w:ascii="Times New Roman" w:hAnsi="Times New Roman" w:cs="Times New Roman"/>
                <w:color w:val="000000" w:themeColor="text1"/>
                <w:sz w:val="16"/>
                <w:szCs w:val="16"/>
              </w:rPr>
              <w:t>Taeeumin</w:t>
            </w:r>
            <w:proofErr w:type="spellEnd"/>
            <w:r w:rsidRPr="005B60DF">
              <w:rPr>
                <w:rFonts w:ascii="Times New Roman" w:hAnsi="Times New Roman" w:cs="Times New Roman"/>
                <w:color w:val="000000" w:themeColor="text1"/>
                <w:sz w:val="16"/>
                <w:szCs w:val="16"/>
              </w:rPr>
              <w:t xml:space="preserve"> and the cold pattern group.</w:t>
            </w:r>
          </w:p>
        </w:tc>
        <w:tc>
          <w:tcPr>
            <w:tcW w:w="1128" w:type="dxa"/>
            <w:vAlign w:val="center"/>
          </w:tcPr>
          <w:p w14:paraId="13D4C878" w14:textId="77777777" w:rsidR="00E61C3C" w:rsidRPr="005B60DF" w:rsidRDefault="000518D0"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Republic of Korea</w:t>
            </w:r>
          </w:p>
        </w:tc>
      </w:tr>
      <w:tr w:rsidR="00E61C3C" w:rsidRPr="005B60DF" w14:paraId="1363A027" w14:textId="77777777" w:rsidTr="00E5718A">
        <w:trPr>
          <w:trHeight w:val="851"/>
        </w:trPr>
        <w:tc>
          <w:tcPr>
            <w:tcW w:w="934" w:type="dxa"/>
            <w:vAlign w:val="center"/>
          </w:tcPr>
          <w:p w14:paraId="6452A5EF"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lastRenderedPageBreak/>
              <w:t>Asthma</w:t>
            </w:r>
          </w:p>
        </w:tc>
        <w:tc>
          <w:tcPr>
            <w:tcW w:w="1316" w:type="dxa"/>
            <w:vAlign w:val="center"/>
          </w:tcPr>
          <w:p w14:paraId="51B4B1B1" w14:textId="0D8906CB" w:rsidR="00E61C3C" w:rsidRPr="005B60DF" w:rsidRDefault="00E61C3C"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r>
            <w:r w:rsidR="00934C77" w:rsidRPr="005B60DF">
              <w:rPr>
                <w:rFonts w:ascii="Times New Roman" w:hAnsi="Times New Roman" w:cs="Times New Roman"/>
                <w:color w:val="000000" w:themeColor="text1"/>
                <w:sz w:val="16"/>
                <w:szCs w:val="16"/>
              </w:rPr>
              <w:instrText xml:space="preserve"> ADDIN EN.CITE &lt;EndNote&gt;&lt;Cite&gt;&lt;Author&gt;Bhang&lt;/Author&gt;&lt;Year&gt;2017&lt;/Year&gt;&lt;RecNum&gt;1520&lt;/RecNum&gt;&lt;DisplayText&gt;[18]&lt;/DisplayText&gt;&lt;record&gt;&lt;rec-number&gt;1520&lt;/rec-number&gt;&lt;foreign-keys&gt;&lt;key app="EN" db-id="xp2xttsz0e0wvoewdtppwstv9evasatetxtz" timestamp="1684992265"&gt;1520&lt;/key&gt;&lt;/foreign-keys&gt;&lt;ref-type name="Journal Article"&gt;17&lt;/ref-type&gt;&lt;contributors&gt;&lt;authors&gt;&lt;author&gt;Yeon-hee Bhang&lt;/author&gt;&lt;author&gt;Jae-hyo Kim&lt;/author&gt;&lt;author&gt;Ha-yoon Do&lt;/author&gt;&lt;author&gt;Mi-a Kim&lt;/author&gt;&lt;author&gt;Kwan-il Kim&lt;/author&gt;&lt;author&gt;Beom-joon Lee&lt;/author&gt;&lt;author&gt;Hee-jae Jung&lt;/author&gt;&lt;/authors&gt;&lt;/contributors&gt;&lt;titles&gt;&lt;title&gt;Deficiency-excess and Cold-heat Pattern Identification and Analysis of the Characteristics of Asthma Patients&lt;/title&gt;&lt;/titles&gt;&lt;pages&gt;955-970&lt;/pages&gt;&lt;volume&gt;38&lt;/volume&gt;&lt;number&gt;6&lt;/number&gt;&lt;dates&gt;&lt;year&gt;2017&lt;/year&gt;&lt;/dates&gt;&lt;isbn&gt;1226-9174&lt;/isbn&gt;&lt;urls&gt;&lt;/urls&gt;&lt;/record&gt;&lt;/Cite&gt;&lt;/EndNote&gt;</w:instrText>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18]</w:t>
            </w:r>
            <w:r w:rsidRPr="005B60DF">
              <w:rPr>
                <w:rFonts w:ascii="Times New Roman" w:hAnsi="Times New Roman" w:cs="Times New Roman"/>
                <w:color w:val="000000" w:themeColor="text1"/>
                <w:sz w:val="16"/>
                <w:szCs w:val="16"/>
              </w:rPr>
              <w:fldChar w:fldCharType="end"/>
            </w:r>
          </w:p>
        </w:tc>
        <w:tc>
          <w:tcPr>
            <w:tcW w:w="1693" w:type="dxa"/>
            <w:vAlign w:val="center"/>
          </w:tcPr>
          <w:p w14:paraId="1C11B469"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TCM criteria</w:t>
            </w:r>
          </w:p>
        </w:tc>
        <w:tc>
          <w:tcPr>
            <w:tcW w:w="1316" w:type="dxa"/>
            <w:vAlign w:val="center"/>
          </w:tcPr>
          <w:p w14:paraId="6E42E334"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Anthropometric evaluation, Clinical chemistry measurement</w:t>
            </w:r>
          </w:p>
        </w:tc>
        <w:tc>
          <w:tcPr>
            <w:tcW w:w="1318" w:type="dxa"/>
            <w:vAlign w:val="center"/>
          </w:tcPr>
          <w:p w14:paraId="17133189"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QLQAKA</w:t>
            </w:r>
          </w:p>
        </w:tc>
        <w:tc>
          <w:tcPr>
            <w:tcW w:w="1128" w:type="dxa"/>
            <w:vAlign w:val="center"/>
          </w:tcPr>
          <w:p w14:paraId="5660211F"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Cold (35), Heat (5)</w:t>
            </w:r>
          </w:p>
        </w:tc>
        <w:tc>
          <w:tcPr>
            <w:tcW w:w="4704" w:type="dxa"/>
            <w:vAlign w:val="center"/>
          </w:tcPr>
          <w:p w14:paraId="40E37F9F" w14:textId="77777777" w:rsidR="00E61C3C" w:rsidRPr="005B60DF" w:rsidRDefault="00E61C3C" w:rsidP="00E61C3C">
            <w:pPr>
              <w:jc w:val="left"/>
              <w:rPr>
                <w:rFonts w:ascii="Times New Roman" w:hAnsi="Times New Roman" w:cs="Times New Roman"/>
                <w:color w:val="000000" w:themeColor="text1"/>
                <w:sz w:val="16"/>
                <w:szCs w:val="16"/>
              </w:rPr>
            </w:pPr>
            <w:proofErr w:type="gramStart"/>
            <w:r w:rsidRPr="005B60DF">
              <w:rPr>
                <w:rFonts w:ascii="Times New Roman" w:hAnsi="Times New Roman" w:cs="Times New Roman"/>
                <w:color w:val="000000" w:themeColor="text1"/>
                <w:sz w:val="16"/>
                <w:szCs w:val="16"/>
              </w:rPr>
              <w:t>the</w:t>
            </w:r>
            <w:proofErr w:type="gramEnd"/>
            <w:r w:rsidRPr="005B60DF">
              <w:rPr>
                <w:rFonts w:ascii="Times New Roman" w:hAnsi="Times New Roman" w:cs="Times New Roman"/>
                <w:color w:val="000000" w:themeColor="text1"/>
                <w:sz w:val="16"/>
                <w:szCs w:val="16"/>
              </w:rPr>
              <w:t xml:space="preserve"> proportion of individuals with the asthma condition remains significantly high in the patient population. But there may be limitations in statistical power.</w:t>
            </w:r>
          </w:p>
        </w:tc>
        <w:tc>
          <w:tcPr>
            <w:tcW w:w="1128" w:type="dxa"/>
            <w:vAlign w:val="center"/>
          </w:tcPr>
          <w:p w14:paraId="72A3DD09" w14:textId="77777777" w:rsidR="00E61C3C" w:rsidRPr="005B60DF" w:rsidRDefault="000518D0"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Republic of Korea</w:t>
            </w:r>
          </w:p>
        </w:tc>
      </w:tr>
      <w:tr w:rsidR="00E61C3C" w:rsidRPr="005B60DF" w14:paraId="583651DA" w14:textId="77777777" w:rsidTr="00E5718A">
        <w:trPr>
          <w:trHeight w:val="678"/>
        </w:trPr>
        <w:tc>
          <w:tcPr>
            <w:tcW w:w="934" w:type="dxa"/>
            <w:vAlign w:val="center"/>
          </w:tcPr>
          <w:p w14:paraId="1FBFC62A" w14:textId="38606082"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Cold-</w:t>
            </w:r>
            <w:r w:rsidR="003A3420" w:rsidRPr="005B60DF">
              <w:rPr>
                <w:rFonts w:ascii="Times New Roman" w:hAnsi="Times New Roman" w:cs="Times New Roman"/>
                <w:color w:val="000000" w:themeColor="text1"/>
                <w:sz w:val="16"/>
                <w:szCs w:val="16"/>
              </w:rPr>
              <w:t>h</w:t>
            </w:r>
            <w:r w:rsidRPr="005B60DF">
              <w:rPr>
                <w:rFonts w:ascii="Times New Roman" w:hAnsi="Times New Roman" w:cs="Times New Roman"/>
                <w:color w:val="000000" w:themeColor="text1"/>
                <w:sz w:val="16"/>
                <w:szCs w:val="16"/>
              </w:rPr>
              <w:t xml:space="preserve">eat </w:t>
            </w:r>
            <w:r w:rsidR="003A3420" w:rsidRPr="005B60DF">
              <w:rPr>
                <w:rFonts w:ascii="Times New Roman" w:hAnsi="Times New Roman" w:cs="Times New Roman"/>
                <w:color w:val="000000" w:themeColor="text1"/>
                <w:sz w:val="16"/>
                <w:szCs w:val="16"/>
              </w:rPr>
              <w:t>s</w:t>
            </w:r>
            <w:r w:rsidRPr="005B60DF">
              <w:rPr>
                <w:rFonts w:ascii="Times New Roman" w:hAnsi="Times New Roman" w:cs="Times New Roman"/>
                <w:color w:val="000000" w:themeColor="text1"/>
                <w:sz w:val="16"/>
                <w:szCs w:val="16"/>
              </w:rPr>
              <w:t>yndrome</w:t>
            </w:r>
          </w:p>
        </w:tc>
        <w:tc>
          <w:tcPr>
            <w:tcW w:w="1316" w:type="dxa"/>
            <w:vAlign w:val="center"/>
          </w:tcPr>
          <w:p w14:paraId="1B21FC8C" w14:textId="05C9CC58" w:rsidR="00E61C3C" w:rsidRPr="005B60DF" w:rsidRDefault="00E61C3C"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r>
            <w:r w:rsidR="00934C77" w:rsidRPr="005B60DF">
              <w:rPr>
                <w:rFonts w:ascii="Times New Roman" w:hAnsi="Times New Roman" w:cs="Times New Roman"/>
                <w:color w:val="000000" w:themeColor="text1"/>
                <w:sz w:val="16"/>
                <w:szCs w:val="16"/>
              </w:rPr>
              <w:instrText xml:space="preserve"> ADDIN EN.CITE &lt;EndNote&gt;&lt;Cite&gt;&lt;Author&gt;Joo&lt;/Author&gt;&lt;Year&gt;2018&lt;/Year&gt;&lt;RecNum&gt;1330&lt;/RecNum&gt;&lt;DisplayText&gt;[19]&lt;/DisplayText&gt;&lt;record&gt;&lt;rec-number&gt;1330&lt;/rec-number&gt;&lt;foreign-keys&gt;&lt;key app="EN" db-id="xp2xttsz0e0wvoewdtppwstv9evasatetxtz" timestamp="1685319028"&gt;1330&lt;/key&gt;&lt;key app="ENWeb" db-id=""&gt;0&lt;/key&gt;&lt;/foreign-keys&gt;&lt;ref-type name="Journal Article"&gt;17&lt;/ref-type&gt;&lt;contributors&gt;&lt;authors&gt;&lt;author&gt;&lt;style face="normal" font="default" charset="129" size="100%"&gt;Jong-Cheon Joo&lt;/style&gt;&lt;/author&gt;&lt;author&gt;&lt;style face="normal" font="default" charset="129" size="100%"&gt;Siwoo Lee&lt;/style&gt;&lt;/author&gt;&lt;author&gt;&lt;style face="normal" font="default" charset="129" size="100%"&gt;Soo-Jung Park&lt;/style&gt;&lt;/author&gt;&lt;/authors&gt;&lt;/contributors&gt;&lt;titles&gt;&lt;title&gt;&lt;style face="normal" font="default" charset="129" size="100%"&gt;Comparison of Health Status and Mibyeong Characteristics between Cold Syndrome and Heat Syndrome by Cold Heat Syndrome Differentiation Score&lt;/style&gt;&lt;/title&gt;&lt;secondary-title&gt;Journal of Korean Medicine&lt;/secondary-title&gt;&lt;/titles&gt;&lt;periodical&gt;&lt;full-title&gt;Journal of Korean Medicine&lt;/full-title&gt;&lt;/periodical&gt;&lt;pages&gt;13-21&lt;/pages&gt;&lt;volume&gt;39&lt;/volume&gt;&lt;number&gt;1&lt;/number&gt;&lt;keywords&gt;&lt;keyword&gt;Syndrome differentiation&lt;/keyword&gt;&lt;keyword&gt;Cold Syndrome&lt;/keyword&gt;&lt;keyword&gt;Heat syndrome&lt;/keyword&gt;&lt;keyword&gt;Mibyeong&lt;/keyword&gt;&lt;/keywords&gt;&lt;dates&gt;&lt;year&gt;2018&lt;/year&gt;&lt;/dates&gt;&lt;urls&gt;&lt;/urls&gt;&lt;language&gt;Korean&lt;/language&gt;&lt;/record&gt;&lt;/Cite&gt;&lt;/EndNote&gt;</w:instrText>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19]</w:t>
            </w:r>
            <w:r w:rsidRPr="005B60DF">
              <w:rPr>
                <w:rFonts w:ascii="Times New Roman" w:hAnsi="Times New Roman" w:cs="Times New Roman"/>
                <w:color w:val="000000" w:themeColor="text1"/>
                <w:sz w:val="16"/>
                <w:szCs w:val="16"/>
              </w:rPr>
              <w:fldChar w:fldCharType="end"/>
            </w:r>
          </w:p>
        </w:tc>
        <w:tc>
          <w:tcPr>
            <w:tcW w:w="1693" w:type="dxa"/>
            <w:vAlign w:val="center"/>
          </w:tcPr>
          <w:p w14:paraId="01E23EAF" w14:textId="0CEF0EAD"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Cold-</w:t>
            </w:r>
            <w:r w:rsidR="004519FE" w:rsidRPr="005B60DF">
              <w:rPr>
                <w:rFonts w:ascii="Times New Roman" w:hAnsi="Times New Roman" w:cs="Times New Roman"/>
                <w:color w:val="000000" w:themeColor="text1"/>
                <w:sz w:val="16"/>
                <w:szCs w:val="16"/>
              </w:rPr>
              <w:t xml:space="preserve">heat </w:t>
            </w:r>
            <w:r w:rsidRPr="005B60DF">
              <w:rPr>
                <w:rFonts w:ascii="Times New Roman" w:hAnsi="Times New Roman" w:cs="Times New Roman"/>
                <w:color w:val="000000" w:themeColor="text1"/>
                <w:sz w:val="16"/>
                <w:szCs w:val="16"/>
              </w:rPr>
              <w:t xml:space="preserve">syndrome differentiation questionnaire, </w:t>
            </w:r>
            <w:r w:rsidR="004519FE" w:rsidRPr="005B60DF">
              <w:rPr>
                <w:rFonts w:ascii="Times New Roman" w:hAnsi="Times New Roman" w:cs="Times New Roman"/>
                <w:color w:val="000000" w:themeColor="text1"/>
                <w:sz w:val="16"/>
                <w:szCs w:val="16"/>
              </w:rPr>
              <w:t>specialist</w:t>
            </w:r>
          </w:p>
        </w:tc>
        <w:tc>
          <w:tcPr>
            <w:tcW w:w="1316" w:type="dxa"/>
            <w:vAlign w:val="center"/>
          </w:tcPr>
          <w:p w14:paraId="5F8B7F69"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Disease history, Anthropometric evaluation</w:t>
            </w:r>
          </w:p>
        </w:tc>
        <w:tc>
          <w:tcPr>
            <w:tcW w:w="1318" w:type="dxa"/>
            <w:vAlign w:val="center"/>
          </w:tcPr>
          <w:p w14:paraId="05A3D610"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EQ-5D, </w:t>
            </w:r>
            <w:r w:rsidRPr="005B60DF">
              <w:rPr>
                <w:rFonts w:ascii="Times New Roman" w:hAnsi="Times New Roman" w:cs="Times New Roman"/>
                <w:color w:val="000000" w:themeColor="text1"/>
                <w:sz w:val="16"/>
                <w:szCs w:val="16"/>
              </w:rPr>
              <w:br/>
              <w:t xml:space="preserve">Degree of </w:t>
            </w:r>
            <w:proofErr w:type="spellStart"/>
            <w:r w:rsidRPr="005B60DF">
              <w:rPr>
                <w:rFonts w:ascii="Times New Roman" w:hAnsi="Times New Roman" w:cs="Times New Roman"/>
                <w:color w:val="000000" w:themeColor="text1"/>
                <w:sz w:val="16"/>
                <w:szCs w:val="16"/>
              </w:rPr>
              <w:t>Mibyeong</w:t>
            </w:r>
            <w:proofErr w:type="spellEnd"/>
          </w:p>
        </w:tc>
        <w:tc>
          <w:tcPr>
            <w:tcW w:w="1128" w:type="dxa"/>
            <w:vAlign w:val="center"/>
          </w:tcPr>
          <w:p w14:paraId="7957D20A" w14:textId="77777777" w:rsidR="00E61C3C" w:rsidRPr="005B60DF" w:rsidRDefault="00E61C3C" w:rsidP="000518D0">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Cold (264), Heat (247)</w:t>
            </w:r>
          </w:p>
        </w:tc>
        <w:tc>
          <w:tcPr>
            <w:tcW w:w="4704" w:type="dxa"/>
            <w:vAlign w:val="center"/>
          </w:tcPr>
          <w:p w14:paraId="3921CC9C" w14:textId="4164256F" w:rsidR="00E61C3C" w:rsidRPr="005B60DF" w:rsidRDefault="00E61C3C" w:rsidP="00714038">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Cold Syndrome characterizes a cluster of symptoms linked to diminished energy metabolism and metabolic function, posing a higher likelihood of unhealthiness compared to Heat Syndrome</w:t>
            </w:r>
            <w:r w:rsidR="00F009E1" w:rsidRPr="005B60DF">
              <w:rPr>
                <w:rFonts w:ascii="Times New Roman" w:hAnsi="Times New Roman" w:cs="Times New Roman"/>
                <w:color w:val="000000" w:themeColor="text1"/>
                <w:sz w:val="16"/>
                <w:szCs w:val="16"/>
              </w:rPr>
              <w:t xml:space="preserve"> (</w:t>
            </w:r>
            <w:r w:rsidR="00F009E1" w:rsidRPr="005B60DF">
              <w:rPr>
                <w:rFonts w:ascii="Times New Roman" w:hAnsi="Times New Roman" w:cs="Times New Roman"/>
                <w:i/>
                <w:color w:val="000000" w:themeColor="text1"/>
                <w:sz w:val="16"/>
                <w:szCs w:val="16"/>
              </w:rPr>
              <w:t>p</w:t>
            </w:r>
            <w:r w:rsidR="00C22C4C" w:rsidRPr="005B60DF">
              <w:rPr>
                <w:rFonts w:ascii="Times New Roman" w:hAnsi="Times New Roman" w:cs="Times New Roman"/>
                <w:i/>
                <w:color w:val="000000" w:themeColor="text1"/>
                <w:sz w:val="16"/>
                <w:szCs w:val="16"/>
              </w:rPr>
              <w:t xml:space="preserve"> </w:t>
            </w:r>
            <w:r w:rsidR="00714038" w:rsidRPr="005B60DF">
              <w:rPr>
                <w:rFonts w:ascii="Times New Roman" w:hAnsi="Times New Roman" w:cs="Times New Roman"/>
                <w:color w:val="000000" w:themeColor="text1"/>
                <w:sz w:val="16"/>
                <w:szCs w:val="16"/>
              </w:rPr>
              <w:t>&lt; 0.05)</w:t>
            </w:r>
            <w:r w:rsidRPr="005B60DF">
              <w:rPr>
                <w:rFonts w:ascii="Times New Roman" w:hAnsi="Times New Roman" w:cs="Times New Roman"/>
                <w:color w:val="000000" w:themeColor="text1"/>
                <w:sz w:val="16"/>
                <w:szCs w:val="16"/>
              </w:rPr>
              <w:t>.</w:t>
            </w:r>
          </w:p>
        </w:tc>
        <w:tc>
          <w:tcPr>
            <w:tcW w:w="1128" w:type="dxa"/>
            <w:vAlign w:val="center"/>
          </w:tcPr>
          <w:p w14:paraId="60B343A1" w14:textId="77777777" w:rsidR="00E61C3C" w:rsidRPr="005B60DF" w:rsidRDefault="000518D0"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Republic of Korea</w:t>
            </w:r>
          </w:p>
        </w:tc>
      </w:tr>
      <w:tr w:rsidR="00E61C3C" w:rsidRPr="005B60DF" w14:paraId="2F4A0DFA" w14:textId="77777777" w:rsidTr="00E5718A">
        <w:trPr>
          <w:trHeight w:val="678"/>
        </w:trPr>
        <w:tc>
          <w:tcPr>
            <w:tcW w:w="934" w:type="dxa"/>
            <w:tcBorders>
              <w:bottom w:val="single" w:sz="4" w:space="0" w:color="auto"/>
            </w:tcBorders>
            <w:vAlign w:val="center"/>
          </w:tcPr>
          <w:p w14:paraId="36EEF448" w14:textId="592DA698"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Sleep </w:t>
            </w:r>
            <w:r w:rsidR="003A3420" w:rsidRPr="005B60DF">
              <w:rPr>
                <w:rFonts w:ascii="Times New Roman" w:hAnsi="Times New Roman" w:cs="Times New Roman"/>
                <w:color w:val="000000" w:themeColor="text1"/>
                <w:sz w:val="16"/>
                <w:szCs w:val="16"/>
              </w:rPr>
              <w:t>q</w:t>
            </w:r>
            <w:r w:rsidRPr="005B60DF">
              <w:rPr>
                <w:rFonts w:ascii="Times New Roman" w:hAnsi="Times New Roman" w:cs="Times New Roman"/>
                <w:color w:val="000000" w:themeColor="text1"/>
                <w:sz w:val="16"/>
                <w:szCs w:val="16"/>
              </w:rPr>
              <w:t>uality</w:t>
            </w:r>
          </w:p>
        </w:tc>
        <w:tc>
          <w:tcPr>
            <w:tcW w:w="1316" w:type="dxa"/>
            <w:tcBorders>
              <w:bottom w:val="single" w:sz="4" w:space="0" w:color="auto"/>
            </w:tcBorders>
            <w:vAlign w:val="center"/>
          </w:tcPr>
          <w:p w14:paraId="081E5111" w14:textId="1CDA3E86" w:rsidR="00E61C3C" w:rsidRPr="005B60DF" w:rsidRDefault="00E61C3C"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r>
            <w:r w:rsidR="00934C77" w:rsidRPr="005B60DF">
              <w:rPr>
                <w:rFonts w:ascii="Times New Roman" w:hAnsi="Times New Roman" w:cs="Times New Roman"/>
                <w:color w:val="000000" w:themeColor="text1"/>
                <w:sz w:val="16"/>
                <w:szCs w:val="16"/>
              </w:rPr>
              <w:instrText xml:space="preserve"> ADDIN EN.CITE &lt;EndNote&gt;&lt;Cite&gt;&lt;Author&gt;Seo&lt;/Author&gt;&lt;Year&gt;2021&lt;/Year&gt;&lt;RecNum&gt;1544&lt;/RecNum&gt;&lt;DisplayText&gt;[20]&lt;/DisplayText&gt;&lt;record&gt;&lt;rec-number&gt;1544&lt;/rec-number&gt;&lt;foreign-keys&gt;&lt;key app="EN" db-id="xp2xttsz0e0wvoewdtppwstv9evasatetxtz" timestamp="1684992265"&gt;1544&lt;/key&gt;&lt;/foreign-keys&gt;&lt;ref-type name="Journal Article"&gt;17&lt;/ref-type&gt;&lt;contributors&gt;&lt;authors&gt;&lt;author&gt;Bok-Nam Seo&lt;/author&gt;&lt;author&gt;Kyoungsik Jeong&lt;/author&gt;&lt;author&gt;Younghwa Baek&lt;/author&gt;&lt;author&gt;Siwoo Lee&lt;/author&gt;&lt;/authors&gt;&lt;/contributors&gt;&lt;titles&gt;&lt;title&gt;&lt;style face="normal" font="default" charset="129" size="100%"&gt;Study on the Relationship between Cold type and Sleep Quality in Koreans&lt;/style&gt;&lt;/title&gt;&lt;/titles&gt;&lt;pages&gt;42-46&lt;/pages&gt;&lt;volume&gt;35&lt;/volume&gt;&lt;number&gt;1&lt;/number&gt;&lt;dates&gt;&lt;year&gt;2021&lt;/year&gt;&lt;/dates&gt;&lt;isbn&gt;1738-7698&lt;/isbn&gt;&lt;urls&gt;&lt;/urls&gt;&lt;/record&gt;&lt;/Cite&gt;&lt;/EndNote&gt;</w:instrText>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20]</w:t>
            </w:r>
            <w:r w:rsidRPr="005B60DF">
              <w:rPr>
                <w:rFonts w:ascii="Times New Roman" w:hAnsi="Times New Roman" w:cs="Times New Roman"/>
                <w:color w:val="000000" w:themeColor="text1"/>
                <w:sz w:val="16"/>
                <w:szCs w:val="16"/>
              </w:rPr>
              <w:fldChar w:fldCharType="end"/>
            </w:r>
          </w:p>
        </w:tc>
        <w:tc>
          <w:tcPr>
            <w:tcW w:w="1693" w:type="dxa"/>
            <w:tcBorders>
              <w:bottom w:val="single" w:sz="4" w:space="0" w:color="auto"/>
            </w:tcBorders>
            <w:vAlign w:val="center"/>
          </w:tcPr>
          <w:p w14:paraId="0E18A3AA" w14:textId="158300FA"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Questionnaire </w:t>
            </w:r>
            <w:r w:rsidRPr="005B60DF">
              <w:rPr>
                <w:rFonts w:ascii="Times New Roman" w:hAnsi="Times New Roman" w:cs="Times New Roman"/>
                <w:color w:val="000000" w:themeColor="text1"/>
                <w:sz w:val="16"/>
                <w:szCs w:val="16"/>
              </w:rPr>
              <w:br/>
              <w:t xml:space="preserve">for </w:t>
            </w:r>
            <w:r w:rsidR="004519FE" w:rsidRPr="005B60DF">
              <w:rPr>
                <w:rFonts w:ascii="Times New Roman" w:hAnsi="Times New Roman" w:cs="Times New Roman"/>
                <w:color w:val="000000" w:themeColor="text1"/>
                <w:sz w:val="16"/>
                <w:szCs w:val="16"/>
              </w:rPr>
              <w:t xml:space="preserve">cold </w:t>
            </w:r>
            <w:r w:rsidRPr="005B60DF">
              <w:rPr>
                <w:rFonts w:ascii="Times New Roman" w:hAnsi="Times New Roman" w:cs="Times New Roman"/>
                <w:color w:val="000000" w:themeColor="text1"/>
                <w:sz w:val="16"/>
                <w:szCs w:val="16"/>
              </w:rPr>
              <w:t>pattern identification</w:t>
            </w:r>
          </w:p>
        </w:tc>
        <w:tc>
          <w:tcPr>
            <w:tcW w:w="1316" w:type="dxa"/>
            <w:tcBorders>
              <w:bottom w:val="single" w:sz="4" w:space="0" w:color="auto"/>
            </w:tcBorders>
            <w:vAlign w:val="center"/>
          </w:tcPr>
          <w:p w14:paraId="624B63DB"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Anthropometric evaluation, PSQI</w:t>
            </w:r>
          </w:p>
        </w:tc>
        <w:tc>
          <w:tcPr>
            <w:tcW w:w="1318" w:type="dxa"/>
            <w:tcBorders>
              <w:bottom w:val="single" w:sz="4" w:space="0" w:color="auto"/>
            </w:tcBorders>
            <w:vAlign w:val="center"/>
          </w:tcPr>
          <w:p w14:paraId="0142C41F" w14:textId="77777777" w:rsidR="00E61C3C" w:rsidRPr="005B60DF" w:rsidRDefault="00E61C3C"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PSQI</w:t>
            </w:r>
          </w:p>
        </w:tc>
        <w:tc>
          <w:tcPr>
            <w:tcW w:w="1128" w:type="dxa"/>
            <w:tcBorders>
              <w:bottom w:val="single" w:sz="4" w:space="0" w:color="auto"/>
            </w:tcBorders>
            <w:vAlign w:val="center"/>
          </w:tcPr>
          <w:p w14:paraId="796A7A87" w14:textId="298C7D56" w:rsidR="00E61C3C" w:rsidRPr="005B60DF" w:rsidRDefault="00E61C3C" w:rsidP="000518D0">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Cold (1</w:t>
            </w:r>
            <w:r w:rsidR="003A3420" w:rsidRPr="005B60DF">
              <w:rPr>
                <w:rFonts w:ascii="Times New Roman" w:hAnsi="Times New Roman" w:cs="Times New Roman"/>
                <w:color w:val="000000" w:themeColor="text1"/>
                <w:sz w:val="16"/>
                <w:szCs w:val="16"/>
              </w:rPr>
              <w:t>,</w:t>
            </w:r>
            <w:r w:rsidRPr="005B60DF">
              <w:rPr>
                <w:rFonts w:ascii="Times New Roman" w:hAnsi="Times New Roman" w:cs="Times New Roman"/>
                <w:color w:val="000000" w:themeColor="text1"/>
                <w:sz w:val="16"/>
                <w:szCs w:val="16"/>
              </w:rPr>
              <w:t>193),</w:t>
            </w:r>
            <w:r w:rsidR="000518D0" w:rsidRPr="005B60DF">
              <w:rPr>
                <w:rFonts w:ascii="Times New Roman" w:hAnsi="Times New Roman" w:cs="Times New Roman"/>
                <w:color w:val="000000" w:themeColor="text1"/>
                <w:sz w:val="16"/>
                <w:szCs w:val="16"/>
              </w:rPr>
              <w:t xml:space="preserve"> </w:t>
            </w:r>
            <w:r w:rsidR="001807DA" w:rsidRPr="005B60DF">
              <w:rPr>
                <w:rFonts w:ascii="Times New Roman" w:hAnsi="Times New Roman" w:cs="Times New Roman"/>
                <w:color w:val="000000" w:themeColor="text1"/>
                <w:sz w:val="16"/>
                <w:szCs w:val="16"/>
              </w:rPr>
              <w:t>non-cold</w:t>
            </w:r>
            <w:r w:rsidRPr="005B60DF">
              <w:rPr>
                <w:rFonts w:ascii="Times New Roman" w:hAnsi="Times New Roman" w:cs="Times New Roman"/>
                <w:color w:val="000000" w:themeColor="text1"/>
                <w:sz w:val="16"/>
                <w:szCs w:val="16"/>
              </w:rPr>
              <w:t xml:space="preserve"> (805)</w:t>
            </w:r>
          </w:p>
        </w:tc>
        <w:tc>
          <w:tcPr>
            <w:tcW w:w="4704" w:type="dxa"/>
            <w:tcBorders>
              <w:bottom w:val="single" w:sz="4" w:space="0" w:color="auto"/>
            </w:tcBorders>
            <w:vAlign w:val="center"/>
          </w:tcPr>
          <w:p w14:paraId="04EB7FC3" w14:textId="77777777" w:rsidR="00E61C3C" w:rsidRPr="005B60DF" w:rsidRDefault="00E61C3C" w:rsidP="00E61C3C">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Females predominated in cases of poor sleep quality. Non-cold pattern participants demonstrated a higher BMI than the cold pattern. Among the cold pattern individuals, the average quality of sleep was generally poor, and the sleep duration was shorter.</w:t>
            </w:r>
          </w:p>
        </w:tc>
        <w:tc>
          <w:tcPr>
            <w:tcW w:w="1128" w:type="dxa"/>
            <w:tcBorders>
              <w:bottom w:val="single" w:sz="4" w:space="0" w:color="auto"/>
            </w:tcBorders>
            <w:vAlign w:val="center"/>
          </w:tcPr>
          <w:p w14:paraId="59911E73" w14:textId="77777777" w:rsidR="00E61C3C" w:rsidRPr="005B60DF" w:rsidRDefault="000518D0" w:rsidP="00E61C3C">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Republic of Korea</w:t>
            </w:r>
          </w:p>
        </w:tc>
      </w:tr>
    </w:tbl>
    <w:p w14:paraId="4706EE63" w14:textId="77777777" w:rsidR="003D5F73" w:rsidRPr="005B60DF" w:rsidRDefault="003D5F73">
      <w:pP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w:t>
      </w:r>
      <w:r w:rsidR="00536817" w:rsidRPr="005B60DF">
        <w:rPr>
          <w:rFonts w:ascii="Times New Roman" w:hAnsi="Times New Roman" w:cs="Times New Roman"/>
          <w:sz w:val="16"/>
          <w:szCs w:val="16"/>
        </w:rPr>
        <w:t xml:space="preserve"> </w:t>
      </w:r>
      <w:r w:rsidR="00536817" w:rsidRPr="005B60DF">
        <w:rPr>
          <w:rFonts w:ascii="Times New Roman" w:hAnsi="Times New Roman" w:cs="Times New Roman"/>
          <w:color w:val="000000" w:themeColor="text1"/>
          <w:sz w:val="16"/>
          <w:szCs w:val="16"/>
        </w:rPr>
        <w:t>Discrimi</w:t>
      </w:r>
      <w:r w:rsidR="00E5718A" w:rsidRPr="005B60DF">
        <w:rPr>
          <w:rFonts w:ascii="Times New Roman" w:hAnsi="Times New Roman" w:cs="Times New Roman"/>
          <w:color w:val="000000" w:themeColor="text1"/>
          <w:sz w:val="16"/>
          <w:szCs w:val="16"/>
        </w:rPr>
        <w:t>native Factors between Patterns</w:t>
      </w:r>
      <w:r w:rsidRPr="005B60DF">
        <w:rPr>
          <w:rFonts w:ascii="Times New Roman" w:hAnsi="Times New Roman" w:cs="Times New Roman"/>
          <w:color w:val="000000" w:themeColor="text1"/>
          <w:sz w:val="16"/>
          <w:szCs w:val="16"/>
        </w:rPr>
        <w:t xml:space="preserve">: </w:t>
      </w:r>
      <w:r w:rsidR="00E70FCC" w:rsidRPr="005B60DF">
        <w:rPr>
          <w:rFonts w:ascii="Times New Roman" w:hAnsi="Times New Roman" w:cs="Times New Roman"/>
          <w:color w:val="000000" w:themeColor="text1"/>
          <w:sz w:val="16"/>
          <w:szCs w:val="16"/>
        </w:rPr>
        <w:t>Each study delineates Cold and Heat patterns based on various factors, including comprehensive analysis platforms (omics), anthropometric evaluations, and clinical chemistry measurements.</w:t>
      </w:r>
    </w:p>
    <w:p w14:paraId="0275575E" w14:textId="1C5077E6" w:rsidR="00E5718A" w:rsidRPr="005B60DF" w:rsidRDefault="007855C3" w:rsidP="007855C3">
      <w:pPr>
        <w:widowControl/>
        <w:wordWrap/>
        <w:autoSpaceDE/>
        <w:autoSpaceDN/>
        <w:rPr>
          <w:rFonts w:ascii="Calibri" w:hAnsi="Calibri" w:cs="Calibri"/>
          <w:color w:val="000000" w:themeColor="text1"/>
          <w:sz w:val="16"/>
          <w:szCs w:val="16"/>
        </w:rPr>
      </w:pPr>
      <w:r w:rsidRPr="005B60DF">
        <w:rPr>
          <w:rFonts w:ascii="Calibri" w:hAnsi="Calibri" w:cs="Calibri"/>
          <w:color w:val="000000" w:themeColor="text1"/>
          <w:sz w:val="16"/>
          <w:szCs w:val="16"/>
        </w:rPr>
        <w:t>ACR = American College of Rheumatology; ALB = Albumin; BCM = Body Cell Mass; BFI = Brief Fatigue Inventory; BFM = Body Fat Mass; BIA = Bioelectrical Impedance Analysis; BMI = Body Mass Index; BMR = Basal Metabolic Rate; BSA = Body Surface Area; CCNT1 = Cyclin T1; CCP = Cyclic Citrullinated Peptide; CRP = C-reactive protein; DAS28 = 28-joint count Disease Activity Score; DHEAS = Dehydroepiandrosterone sulfate; ECW = Extracellular Water; EGFR = Epidermal Growth Receptor; EIF4A2 = Eukaryotic Translation Initiation Factor 4A2</w:t>
      </w:r>
      <w:r w:rsidRPr="005B60DF">
        <w:rPr>
          <w:rFonts w:ascii="Calibri" w:hAnsi="Calibri" w:cs="Calibri" w:hint="eastAsia"/>
          <w:color w:val="000000" w:themeColor="text1"/>
          <w:sz w:val="16"/>
          <w:szCs w:val="16"/>
        </w:rPr>
        <w:t>;</w:t>
      </w:r>
      <w:r w:rsidRPr="005B60DF">
        <w:rPr>
          <w:rFonts w:ascii="Calibri" w:hAnsi="Calibri" w:cs="Calibri"/>
          <w:color w:val="000000" w:themeColor="text1"/>
          <w:sz w:val="16"/>
          <w:szCs w:val="16"/>
        </w:rPr>
        <w:t xml:space="preserve"> ESR = Erythrocyte Sedimentation Rate</w:t>
      </w:r>
      <w:r w:rsidRPr="005B60DF">
        <w:t xml:space="preserve">; </w:t>
      </w:r>
      <w:r w:rsidRPr="005B60DF">
        <w:rPr>
          <w:rFonts w:ascii="Calibri" w:hAnsi="Calibri" w:cs="Calibri"/>
          <w:color w:val="000000" w:themeColor="text1"/>
          <w:sz w:val="16"/>
          <w:szCs w:val="16"/>
        </w:rPr>
        <w:t>FACT-F = Functional Assessment of Cancer Therapy-Fatigue</w:t>
      </w:r>
      <w:r w:rsidRPr="005B60DF">
        <w:rPr>
          <w:rFonts w:ascii="Calibri" w:hAnsi="Calibri" w:cs="Calibri" w:hint="eastAsia"/>
          <w:color w:val="000000" w:themeColor="text1"/>
          <w:sz w:val="16"/>
          <w:szCs w:val="16"/>
        </w:rPr>
        <w:t>;</w:t>
      </w:r>
      <w:r w:rsidRPr="005B60DF">
        <w:rPr>
          <w:rFonts w:ascii="Calibri" w:hAnsi="Calibri" w:cs="Calibri"/>
          <w:color w:val="000000" w:themeColor="text1"/>
          <w:sz w:val="16"/>
          <w:szCs w:val="16"/>
        </w:rPr>
        <w:t xml:space="preserve"> FFM = Fat-Free Mass</w:t>
      </w:r>
      <w:r w:rsidRPr="005B60DF">
        <w:rPr>
          <w:rFonts w:ascii="Calibri" w:hAnsi="Calibri" w:cs="Calibri" w:hint="eastAsia"/>
          <w:color w:val="000000" w:themeColor="text1"/>
          <w:sz w:val="16"/>
          <w:szCs w:val="16"/>
        </w:rPr>
        <w:t>;</w:t>
      </w:r>
      <w:r w:rsidRPr="005B60DF">
        <w:rPr>
          <w:rFonts w:ascii="Calibri" w:hAnsi="Calibri" w:cs="Calibri"/>
          <w:color w:val="000000" w:themeColor="text1"/>
          <w:sz w:val="16"/>
          <w:szCs w:val="16"/>
        </w:rPr>
        <w:t xml:space="preserve"> GLB = Globulin</w:t>
      </w:r>
      <w:r w:rsidRPr="005B60DF">
        <w:rPr>
          <w:rFonts w:ascii="Calibri" w:hAnsi="Calibri" w:cs="Calibri" w:hint="eastAsia"/>
          <w:color w:val="000000" w:themeColor="text1"/>
          <w:sz w:val="16"/>
          <w:szCs w:val="16"/>
        </w:rPr>
        <w:t>;</w:t>
      </w:r>
      <w:r w:rsidRPr="005B60DF">
        <w:rPr>
          <w:rFonts w:ascii="Calibri" w:hAnsi="Calibri" w:cs="Calibri"/>
          <w:color w:val="000000" w:themeColor="text1"/>
          <w:sz w:val="16"/>
          <w:szCs w:val="16"/>
        </w:rPr>
        <w:t xml:space="preserve"> HAQ = Health Assessment Questionnaire</w:t>
      </w:r>
      <w:r w:rsidRPr="005B60DF">
        <w:rPr>
          <w:rFonts w:ascii="Calibri" w:hAnsi="Calibri" w:cs="Calibri" w:hint="eastAsia"/>
          <w:color w:val="000000" w:themeColor="text1"/>
          <w:sz w:val="16"/>
          <w:szCs w:val="16"/>
        </w:rPr>
        <w:t>;</w:t>
      </w:r>
      <w:r w:rsidRPr="005B60DF">
        <w:rPr>
          <w:rFonts w:ascii="Calibri" w:hAnsi="Calibri" w:cs="Calibri"/>
          <w:color w:val="000000" w:themeColor="text1"/>
          <w:sz w:val="16"/>
          <w:szCs w:val="16"/>
        </w:rPr>
        <w:t xml:space="preserve"> HDL = High Density Lipoprotein Cholesterol</w:t>
      </w:r>
      <w:r w:rsidRPr="005B60DF">
        <w:rPr>
          <w:rFonts w:ascii="Calibri" w:hAnsi="Calibri" w:cs="Calibri" w:hint="eastAsia"/>
          <w:color w:val="000000" w:themeColor="text1"/>
          <w:sz w:val="16"/>
          <w:szCs w:val="16"/>
        </w:rPr>
        <w:t>;</w:t>
      </w:r>
      <w:r w:rsidRPr="005B60DF">
        <w:rPr>
          <w:rFonts w:ascii="Calibri" w:hAnsi="Calibri" w:cs="Calibri"/>
          <w:color w:val="000000" w:themeColor="text1"/>
          <w:sz w:val="16"/>
          <w:szCs w:val="16"/>
        </w:rPr>
        <w:t xml:space="preserve"> HPA = Hypothalamic-pituitary-adrenal; HSPA8 = Heat Shock Protein Family A (Hsp70) Member 8; ICI = Immune Checkpoint Inhibitors; ICW = Intracellular Water; IL-33 = Interleukin-33; IL7R = Interleukin 7 Receptor; Jak-STATs = Janus Kinases Signal Transducer and Activator of Transcription proteins; NSCLC = Non-Small Cell Lung Cancer; </w:t>
      </w:r>
      <w:proofErr w:type="spellStart"/>
      <w:r w:rsidRPr="005B60DF">
        <w:rPr>
          <w:rFonts w:ascii="Calibri" w:hAnsi="Calibri" w:cs="Calibri"/>
          <w:color w:val="000000" w:themeColor="text1"/>
          <w:sz w:val="16"/>
          <w:szCs w:val="16"/>
        </w:rPr>
        <w:t>n.a</w:t>
      </w:r>
      <w:proofErr w:type="spellEnd"/>
      <w:r w:rsidRPr="005B60DF">
        <w:rPr>
          <w:rFonts w:ascii="Calibri" w:hAnsi="Calibri" w:cs="Calibri"/>
          <w:color w:val="000000" w:themeColor="text1"/>
          <w:sz w:val="16"/>
          <w:szCs w:val="16"/>
        </w:rPr>
        <w:t xml:space="preserve"> = not applicable; PFS = Progression-free survival; PLT = Platelet; PPAR = Peroxisome Proliferator-activated Receptors; PRKAA1 = Protein Kinase AMP-Activated Catalytic Subunit Alpha 1; PSQI = Pittsburgh Sleep Quality Index; QLQAKA = Quality of Life Questionnaire for Adult Korean Asthmatics; QoL = Quality of Life; RA = Rheumatoid Arthritis; RF = Rheumatoid Factor; RHF = Rheumatoid factor; TCM = Traditional Chinese Medicine; TGF = Transforming Growth Factor; TLR = Toll-like Receptor; WBC = White Blood Cell; WHR = Waist-Hip Ratio.</w:t>
      </w:r>
      <w:r w:rsidR="00E5718A" w:rsidRPr="005B60DF">
        <w:rPr>
          <w:rFonts w:ascii="Calibri" w:hAnsi="Calibri" w:cs="Calibri"/>
          <w:color w:val="000000" w:themeColor="text1"/>
          <w:sz w:val="16"/>
          <w:szCs w:val="16"/>
        </w:rPr>
        <w:br w:type="page"/>
      </w:r>
    </w:p>
    <w:p w14:paraId="7DFB47A1" w14:textId="31D98698" w:rsidR="009A5E06" w:rsidRPr="005B60DF" w:rsidRDefault="00393C16" w:rsidP="009A5E06">
      <w:pPr>
        <w:rPr>
          <w:rFonts w:ascii="Times New Roman" w:hAnsi="Times New Roman" w:cs="Times New Roman"/>
          <w:color w:val="000000" w:themeColor="text1"/>
          <w:sz w:val="22"/>
        </w:rPr>
      </w:pPr>
      <w:r w:rsidRPr="005B60DF">
        <w:rPr>
          <w:rFonts w:ascii="Times New Roman" w:hAnsi="Times New Roman" w:cs="Times New Roman"/>
          <w:color w:val="000000" w:themeColor="text1"/>
          <w:kern w:val="0"/>
          <w:sz w:val="22"/>
        </w:rPr>
        <w:lastRenderedPageBreak/>
        <w:t xml:space="preserve">Supplementary </w:t>
      </w:r>
      <w:r w:rsidR="009A5E06" w:rsidRPr="005B60DF">
        <w:rPr>
          <w:rFonts w:ascii="Times New Roman" w:hAnsi="Times New Roman" w:cs="Times New Roman"/>
          <w:color w:val="000000" w:themeColor="text1"/>
          <w:sz w:val="22"/>
        </w:rPr>
        <w:t xml:space="preserve">Table 2. Candidate Genes for Cold-Heat </w:t>
      </w:r>
      <w:r w:rsidR="005E3C77" w:rsidRPr="005B60DF">
        <w:rPr>
          <w:rFonts w:ascii="Times New Roman" w:hAnsi="Times New Roman" w:cs="Times New Roman"/>
          <w:color w:val="000000" w:themeColor="text1"/>
          <w:sz w:val="22"/>
        </w:rPr>
        <w:t>Pattern Identification.</w:t>
      </w:r>
    </w:p>
    <w:tbl>
      <w:tblPr>
        <w:tblStyle w:val="TableGridLight1"/>
        <w:tblW w:w="134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1"/>
        <w:gridCol w:w="862"/>
        <w:gridCol w:w="4783"/>
        <w:gridCol w:w="6691"/>
      </w:tblGrid>
      <w:tr w:rsidR="009A5E06" w:rsidRPr="005B60DF" w14:paraId="7EABA46B" w14:textId="77777777" w:rsidTr="00992DC7">
        <w:tc>
          <w:tcPr>
            <w:tcW w:w="1131" w:type="dxa"/>
            <w:tcBorders>
              <w:top w:val="single" w:sz="4" w:space="0" w:color="auto"/>
              <w:bottom w:val="double" w:sz="4" w:space="0" w:color="auto"/>
            </w:tcBorders>
            <w:vAlign w:val="center"/>
          </w:tcPr>
          <w:p w14:paraId="2BF7F3DC" w14:textId="77777777" w:rsidR="009A5E06" w:rsidRPr="005B60DF" w:rsidRDefault="009A5E06" w:rsidP="008421D6">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Category</w:t>
            </w:r>
          </w:p>
        </w:tc>
        <w:tc>
          <w:tcPr>
            <w:tcW w:w="862" w:type="dxa"/>
            <w:tcBorders>
              <w:top w:val="single" w:sz="4" w:space="0" w:color="auto"/>
              <w:bottom w:val="double" w:sz="4" w:space="0" w:color="auto"/>
            </w:tcBorders>
            <w:vAlign w:val="center"/>
          </w:tcPr>
          <w:p w14:paraId="625308E0" w14:textId="77777777" w:rsidR="009A5E06" w:rsidRPr="005B60DF" w:rsidRDefault="009A5E06" w:rsidP="008421D6">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Genes</w:t>
            </w:r>
          </w:p>
        </w:tc>
        <w:tc>
          <w:tcPr>
            <w:tcW w:w="4783" w:type="dxa"/>
            <w:tcBorders>
              <w:top w:val="single" w:sz="4" w:space="0" w:color="auto"/>
              <w:bottom w:val="double" w:sz="4" w:space="0" w:color="auto"/>
            </w:tcBorders>
            <w:vAlign w:val="center"/>
          </w:tcPr>
          <w:p w14:paraId="26885DEE" w14:textId="77777777" w:rsidR="009A5E06" w:rsidRPr="005B60DF" w:rsidRDefault="009A5E06" w:rsidP="008421D6">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Research articles</w:t>
            </w:r>
          </w:p>
        </w:tc>
        <w:tc>
          <w:tcPr>
            <w:tcW w:w="6691" w:type="dxa"/>
            <w:tcBorders>
              <w:top w:val="single" w:sz="4" w:space="0" w:color="auto"/>
              <w:bottom w:val="double" w:sz="4" w:space="0" w:color="auto"/>
            </w:tcBorders>
            <w:vAlign w:val="center"/>
          </w:tcPr>
          <w:p w14:paraId="58884428" w14:textId="77777777" w:rsidR="009A5E06" w:rsidRPr="005B60DF" w:rsidRDefault="009A5E06" w:rsidP="008421D6">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Suggested mechanism for cold-heat pattern identification</w:t>
            </w:r>
          </w:p>
        </w:tc>
      </w:tr>
      <w:tr w:rsidR="009A5E06" w:rsidRPr="005B60DF" w14:paraId="705AE21F" w14:textId="77777777" w:rsidTr="00992DC7">
        <w:tc>
          <w:tcPr>
            <w:tcW w:w="1131" w:type="dxa"/>
            <w:vMerge w:val="restart"/>
            <w:tcBorders>
              <w:top w:val="double" w:sz="4" w:space="0" w:color="auto"/>
            </w:tcBorders>
            <w:vAlign w:val="center"/>
          </w:tcPr>
          <w:p w14:paraId="19CFA0AC" w14:textId="77777777" w:rsidR="009A5E06" w:rsidRPr="005B60DF" w:rsidRDefault="009A5E06" w:rsidP="008421D6">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UCP1</w:t>
            </w:r>
          </w:p>
        </w:tc>
        <w:tc>
          <w:tcPr>
            <w:tcW w:w="862" w:type="dxa"/>
            <w:vMerge w:val="restart"/>
            <w:tcBorders>
              <w:top w:val="double" w:sz="4" w:space="0" w:color="auto"/>
            </w:tcBorders>
            <w:vAlign w:val="center"/>
          </w:tcPr>
          <w:p w14:paraId="4D53AD71" w14:textId="77777777" w:rsidR="009A5E06" w:rsidRPr="005B60DF" w:rsidRDefault="009A5E06" w:rsidP="008421D6">
            <w:pPr>
              <w:jc w:val="center"/>
              <w:rPr>
                <w:rFonts w:ascii="Times New Roman" w:hAnsi="Times New Roman" w:cs="Times New Roman"/>
                <w:i/>
                <w:color w:val="000000" w:themeColor="text1"/>
                <w:sz w:val="16"/>
                <w:szCs w:val="16"/>
              </w:rPr>
            </w:pPr>
            <w:r w:rsidRPr="005B60DF">
              <w:rPr>
                <w:rFonts w:ascii="Times New Roman" w:hAnsi="Times New Roman" w:cs="Times New Roman"/>
                <w:i/>
                <w:color w:val="000000" w:themeColor="text1"/>
                <w:sz w:val="16"/>
                <w:szCs w:val="16"/>
              </w:rPr>
              <w:t>UCP1</w:t>
            </w:r>
          </w:p>
        </w:tc>
        <w:tc>
          <w:tcPr>
            <w:tcW w:w="4783" w:type="dxa"/>
            <w:tcBorders>
              <w:top w:val="double" w:sz="4" w:space="0" w:color="auto"/>
            </w:tcBorders>
            <w:vAlign w:val="center"/>
          </w:tcPr>
          <w:p w14:paraId="1E31A26B" w14:textId="25C0B04C" w:rsidR="009A5E06" w:rsidRPr="005B60DF" w:rsidRDefault="009A5E06"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dXRob3I+WHUsIEwuPC9hdXRob3I+PGF1dGhvcj5NY0FuYWxseSwgSi4gUi48L2F1dGhvcj48YXV0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2b2x1bWU+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BdW5lPC9BdXRob3I+PFllYXI+MjAxMzwvWWVhcj48UmVj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AxNzM4MjM8L3BhZ2VzPjx2b2x1bWU+MTI8L3Zv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xMTItNjwvcGFnZXM+PHZvbHVt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==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00934C77" w:rsidRPr="005B60DF">
              <w:rPr>
                <w:rFonts w:ascii="Times New Roman" w:hAnsi="Times New Roman" w:cs="Times New Roman"/>
                <w:color w:val="000000" w:themeColor="text1"/>
                <w:sz w:val="16"/>
                <w:szCs w:val="16"/>
              </w:rPr>
              <w:fldChar w:fldCharType="begin">
                <w:fldData xml:space="preserve">PC9hdXRob3I+PGF1dGhvcj5TYXNhaGFyYSwgTS48L2F1dGhvcj48YXV0aG9yPkppdXhpYW5nLCBY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E0NTY3PC9wYWdlcz48dm9sdW1lPjg8L3ZvbHVtZT48bnVt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xMjI4Mi05PC9wYWdlcz48dm9sdW1lPjI5MDwvdm9sdW1lPjxudW1iZXI+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==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00934C77" w:rsidRPr="005B60DF">
              <w:rPr>
                <w:rFonts w:ascii="Times New Roman" w:hAnsi="Times New Roman" w:cs="Times New Roman"/>
                <w:color w:val="000000" w:themeColor="text1"/>
                <w:sz w:val="16"/>
                <w:szCs w:val="16"/>
              </w:rPr>
              <w:fldChar w:fldCharType="begin">
                <w:fldData xml:space="preserve">ZXAuMjAxMy4xMC4wNDQ8L2VsZWN0cm9uaWMtcmVzb3VyY2UtbnVtPjxyZW1vdGUtZGF0YWJhc2Ut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MjA1LTIxMDwvcGFnZXM+PHZvbHVtZT41MzI8L3ZvbHVt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5NjQzMjwvcGFnZXM+PHZvbHVtZT45PC92b2x1bWU+PG51bWJlcj41PC9udW1i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==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00934C77" w:rsidRPr="005B60DF">
              <w:rPr>
                <w:rFonts w:ascii="Times New Roman" w:hAnsi="Times New Roman" w:cs="Times New Roman"/>
                <w:color w:val="000000" w:themeColor="text1"/>
                <w:sz w:val="16"/>
                <w:szCs w:val="16"/>
              </w:rPr>
              <w:fldChar w:fldCharType="begin">
                <w:fldData xml:space="preserve">c2lvbCBHZW5vbWljczwvZnVsbC10aXRsZT48YWJici0xPlBoeXNpb2xvZ2ljYWwgZ2Vub21pY3M8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OTY0MzI8L3BhZ2VzPjx2b2x1bWU+OTwv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AxMjI1ODQ8L3Bh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xMjI4Mi05PC9wYWdlcz48dm9sdW1lPjI5MDwv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yNTE1MS02MzwvcGFn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ExMi02PC9wYWdlcz48dm9sdW1lPjUzMjwvdm9sdW1lPjxudW1iZXI+NzU5Nzwv
bnVtYmVyPjxlZGl0aW9uPjIwMTYvMDMvMzE8L2VkaXRpb24+PGtleXdvcmRzPjxrZXl3b3JkPkFk
aXBvc2UgVGlzc3VlLCBCcm93bi9jaGVtaXN0cnkvY3l0b2xvZ3kvbWV0YWJvbGlzbTwva2V5d29y
ZD48a2V5d29yZD5BbmltYWxzPC9rZXl3b3JkPjxrZXl3b3JkPkNlbGwgUmVzcGlyYXRpb3==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00934C77" w:rsidRPr="005B60DF">
              <w:rPr>
                <w:rFonts w:ascii="Times New Roman" w:hAnsi="Times New Roman" w:cs="Times New Roman"/>
                <w:color w:val="000000" w:themeColor="text1"/>
                <w:sz w:val="16"/>
                <w:szCs w:val="16"/>
              </w:rPr>
              <w:fldChar w:fldCharType="begin">
                <w:fldData xml:space="preserve">bjwva2V5d29yZD48a2V5d29yZD5DeXN0ZWluZS8qY2hlbWlzdHJ5L2dlbmV0aWNzL21ldGFib2xp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Q1MjMtMzY8L3BhZ2VzPjx2b2x1bWU+MjkxPC92b2x1bWU+PG51bWJlcj45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AxNzM4MjM8L3BhZ2VzPjx2b2x1bWU+MTI8L3ZvbHVtZT48bnVtYmVy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4MjA5PC9wYWdlcz48dm9sdW1lPjc8L3ZvbHVtZT48bnVtYmVyPjE8L251bWJl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==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00934C77" w:rsidRPr="005B60DF">
              <w:rPr>
                <w:rFonts w:ascii="Times New Roman" w:hAnsi="Times New Roman" w:cs="Times New Roman"/>
                <w:color w:val="000000" w:themeColor="text1"/>
                <w:sz w:val="16"/>
                <w:szCs w:val="16"/>
              </w:rPr>
              <w:fldChar w:fldCharType="begin">
                <w:fldData xml:space="preserve">b2xvZ2ljYWwgU2NpZW5jZXMsIE5hcmEgSW5zdGl0dXRlIG9mIFNjaWVuY2UgYW5kIFRlY2hub2xv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xNTg0MjwvcGFnZXM+PHZvbHVt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==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00934C77" w:rsidRPr="005B60DF">
              <w:rPr>
                <w:rFonts w:ascii="Times New Roman" w:hAnsi="Times New Roman" w:cs="Times New Roman"/>
                <w:color w:val="000000" w:themeColor="text1"/>
                <w:sz w:val="16"/>
                <w:szCs w:val="16"/>
              </w:rPr>
              <w:fldChar w:fldCharType="begin">
                <w:fldData xml:space="preserve">dXRob3I+WHUsIEwuPC9hdXRob3I+PGF1dGhvcj5NY0FuYWxseSwgSi4gUi48L2F1dGhvcj48YXV0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2b2x1bWU+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21-71]</w:t>
            </w:r>
            <w:r w:rsidRPr="005B60DF">
              <w:rPr>
                <w:rFonts w:ascii="Times New Roman" w:hAnsi="Times New Roman" w:cs="Times New Roman"/>
                <w:color w:val="000000" w:themeColor="text1"/>
                <w:sz w:val="16"/>
                <w:szCs w:val="16"/>
              </w:rPr>
              <w:fldChar w:fldCharType="end"/>
            </w:r>
          </w:p>
        </w:tc>
        <w:tc>
          <w:tcPr>
            <w:tcW w:w="6691" w:type="dxa"/>
            <w:tcBorders>
              <w:top w:val="double" w:sz="4" w:space="0" w:color="auto"/>
            </w:tcBorders>
            <w:vAlign w:val="center"/>
          </w:tcPr>
          <w:p w14:paraId="71309898" w14:textId="77777777" w:rsidR="009A5E06" w:rsidRPr="005B60DF" w:rsidRDefault="009A5E06" w:rsidP="008421D6">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BAT thermogenesis, activated by cold-induced norepinephrine release and subsequent beta-adrenergic receptor binding, is crucial in maintaining body temperature, primarily through </w:t>
            </w:r>
            <w:r w:rsidRPr="005B60DF">
              <w:rPr>
                <w:rFonts w:ascii="Times New Roman" w:hAnsi="Times New Roman" w:cs="Times New Roman"/>
                <w:i/>
                <w:color w:val="000000" w:themeColor="text1"/>
                <w:sz w:val="16"/>
                <w:szCs w:val="16"/>
              </w:rPr>
              <w:t>UCP1</w:t>
            </w:r>
            <w:r w:rsidRPr="005B60DF">
              <w:rPr>
                <w:rFonts w:ascii="Times New Roman" w:hAnsi="Times New Roman" w:cs="Times New Roman"/>
                <w:color w:val="000000" w:themeColor="text1"/>
                <w:sz w:val="16"/>
                <w:szCs w:val="16"/>
              </w:rPr>
              <w:t>-mediated heat production.</w:t>
            </w:r>
          </w:p>
        </w:tc>
      </w:tr>
      <w:tr w:rsidR="009A5E06" w:rsidRPr="005B60DF" w14:paraId="2BB79B84" w14:textId="77777777" w:rsidTr="00992DC7">
        <w:trPr>
          <w:trHeight w:val="529"/>
        </w:trPr>
        <w:tc>
          <w:tcPr>
            <w:tcW w:w="1131" w:type="dxa"/>
            <w:vMerge/>
            <w:vAlign w:val="center"/>
          </w:tcPr>
          <w:p w14:paraId="69A1B678" w14:textId="77777777" w:rsidR="009A5E06" w:rsidRPr="005B60DF" w:rsidRDefault="009A5E06" w:rsidP="008421D6">
            <w:pPr>
              <w:jc w:val="center"/>
              <w:rPr>
                <w:rFonts w:ascii="Times New Roman" w:hAnsi="Times New Roman" w:cs="Times New Roman"/>
                <w:color w:val="000000" w:themeColor="text1"/>
                <w:sz w:val="16"/>
                <w:szCs w:val="16"/>
              </w:rPr>
            </w:pPr>
          </w:p>
        </w:tc>
        <w:tc>
          <w:tcPr>
            <w:tcW w:w="862" w:type="dxa"/>
            <w:vMerge/>
            <w:vAlign w:val="center"/>
          </w:tcPr>
          <w:p w14:paraId="7BE2197E" w14:textId="77777777" w:rsidR="009A5E06" w:rsidRPr="005B60DF" w:rsidRDefault="009A5E06" w:rsidP="008421D6">
            <w:pPr>
              <w:jc w:val="center"/>
              <w:rPr>
                <w:rFonts w:ascii="Times New Roman" w:hAnsi="Times New Roman" w:cs="Times New Roman"/>
                <w:i/>
                <w:color w:val="000000" w:themeColor="text1"/>
                <w:sz w:val="16"/>
                <w:szCs w:val="16"/>
              </w:rPr>
            </w:pPr>
          </w:p>
        </w:tc>
        <w:tc>
          <w:tcPr>
            <w:tcW w:w="4783" w:type="dxa"/>
            <w:vAlign w:val="center"/>
          </w:tcPr>
          <w:p w14:paraId="2BF8F94D" w14:textId="246B42F7" w:rsidR="009A5E06" w:rsidRPr="005B60DF" w:rsidRDefault="009A5E06"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PEVuZE5vdGU+PENpdGU+PEF1dGhvcj5IZXBsZXI8L0F1dGhvcj48WWVhcj4yMDE3PC9ZZWFyPjxS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IZXBsZXI8L0F1dGhvcj48WWVhcj4yMDE3PC9ZZWFyPjxS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56, 57, 71]</w:t>
            </w:r>
            <w:r w:rsidRPr="005B60DF">
              <w:rPr>
                <w:rFonts w:ascii="Times New Roman" w:hAnsi="Times New Roman" w:cs="Times New Roman"/>
                <w:color w:val="000000" w:themeColor="text1"/>
                <w:sz w:val="16"/>
                <w:szCs w:val="16"/>
              </w:rPr>
              <w:fldChar w:fldCharType="end"/>
            </w:r>
          </w:p>
        </w:tc>
        <w:tc>
          <w:tcPr>
            <w:tcW w:w="6691" w:type="dxa"/>
            <w:vAlign w:val="center"/>
          </w:tcPr>
          <w:p w14:paraId="0980C2A3" w14:textId="77777777" w:rsidR="009A5E06" w:rsidRPr="005B60DF" w:rsidRDefault="009A5E06" w:rsidP="008421D6">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BAT activity may significantly influence non-shivering thermogenesis, glucose homeostasis and lipid metabolism, thus presenting potential therapeutic strategies for obesity, diabetes, and related metabolic disorders.</w:t>
            </w:r>
          </w:p>
        </w:tc>
      </w:tr>
      <w:tr w:rsidR="009A5E06" w:rsidRPr="005B60DF" w14:paraId="5DA306D6" w14:textId="77777777" w:rsidTr="00992DC7">
        <w:tc>
          <w:tcPr>
            <w:tcW w:w="1131" w:type="dxa"/>
            <w:vMerge/>
            <w:vAlign w:val="center"/>
          </w:tcPr>
          <w:p w14:paraId="3DD5E88D" w14:textId="77777777" w:rsidR="009A5E06" w:rsidRPr="005B60DF" w:rsidRDefault="009A5E06" w:rsidP="008421D6">
            <w:pPr>
              <w:jc w:val="center"/>
              <w:rPr>
                <w:rFonts w:ascii="Times New Roman" w:hAnsi="Times New Roman" w:cs="Times New Roman"/>
                <w:color w:val="000000" w:themeColor="text1"/>
                <w:sz w:val="16"/>
                <w:szCs w:val="16"/>
              </w:rPr>
            </w:pPr>
          </w:p>
        </w:tc>
        <w:tc>
          <w:tcPr>
            <w:tcW w:w="862" w:type="dxa"/>
            <w:vAlign w:val="center"/>
          </w:tcPr>
          <w:p w14:paraId="52473BA5" w14:textId="77777777" w:rsidR="009A5E06" w:rsidRPr="005B60DF" w:rsidRDefault="009A5E06" w:rsidP="008421D6">
            <w:pPr>
              <w:jc w:val="center"/>
              <w:rPr>
                <w:rFonts w:ascii="Times New Roman" w:hAnsi="Times New Roman" w:cs="Times New Roman"/>
                <w:i/>
                <w:color w:val="000000" w:themeColor="text1"/>
                <w:sz w:val="16"/>
                <w:szCs w:val="16"/>
              </w:rPr>
            </w:pPr>
            <w:r w:rsidRPr="005B60DF">
              <w:rPr>
                <w:rFonts w:ascii="Times New Roman" w:hAnsi="Times New Roman" w:cs="Times New Roman"/>
                <w:i/>
                <w:color w:val="000000" w:themeColor="text1"/>
                <w:sz w:val="16"/>
                <w:szCs w:val="16"/>
              </w:rPr>
              <w:t>UCP3</w:t>
            </w:r>
          </w:p>
        </w:tc>
        <w:tc>
          <w:tcPr>
            <w:tcW w:w="4783" w:type="dxa"/>
            <w:vAlign w:val="center"/>
          </w:tcPr>
          <w:p w14:paraId="11C7FB4A" w14:textId="0FCDDDD4" w:rsidR="009A5E06" w:rsidRPr="005B60DF" w:rsidRDefault="009A5E06"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PEVuZE5vdGU+PENpdGU+PEF1dGhvcj5LYXRzdW1hdGE8L0F1dGhvcj48WWVhcj4yMDA0PC9ZZWFy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LYXRzdW1hdGE8L0F1dGhvcj48WWVhcj4yMDA0PC9ZZWFy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41, 72, 73]</w:t>
            </w:r>
            <w:r w:rsidRPr="005B60DF">
              <w:rPr>
                <w:rFonts w:ascii="Times New Roman" w:hAnsi="Times New Roman" w:cs="Times New Roman"/>
                <w:color w:val="000000" w:themeColor="text1"/>
                <w:sz w:val="16"/>
                <w:szCs w:val="16"/>
              </w:rPr>
              <w:fldChar w:fldCharType="end"/>
            </w:r>
          </w:p>
        </w:tc>
        <w:tc>
          <w:tcPr>
            <w:tcW w:w="6691" w:type="dxa"/>
            <w:vAlign w:val="center"/>
          </w:tcPr>
          <w:p w14:paraId="40001143" w14:textId="77777777" w:rsidR="009A5E06" w:rsidRPr="005B60DF" w:rsidRDefault="009A5E06" w:rsidP="008421D6">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Upon cold exposure, there is an elevation in </w:t>
            </w:r>
            <w:r w:rsidRPr="005B60DF">
              <w:rPr>
                <w:rFonts w:ascii="Times New Roman" w:hAnsi="Times New Roman" w:cs="Times New Roman"/>
                <w:i/>
                <w:color w:val="000000" w:themeColor="text1"/>
                <w:sz w:val="16"/>
                <w:szCs w:val="16"/>
              </w:rPr>
              <w:t>UCP3</w:t>
            </w:r>
            <w:r w:rsidRPr="005B60DF">
              <w:rPr>
                <w:rFonts w:ascii="Times New Roman" w:hAnsi="Times New Roman" w:cs="Times New Roman"/>
                <w:color w:val="000000" w:themeColor="text1"/>
                <w:sz w:val="16"/>
                <w:szCs w:val="16"/>
              </w:rPr>
              <w:t xml:space="preserve"> expression in skeletal muscle, leading to the induction of direct thermogenesis.</w:t>
            </w:r>
          </w:p>
        </w:tc>
      </w:tr>
      <w:tr w:rsidR="009A5E06" w:rsidRPr="005B60DF" w14:paraId="22149381" w14:textId="77777777" w:rsidTr="00992DC7">
        <w:tc>
          <w:tcPr>
            <w:tcW w:w="1131" w:type="dxa"/>
            <w:vMerge/>
            <w:vAlign w:val="center"/>
          </w:tcPr>
          <w:p w14:paraId="524A353B" w14:textId="77777777" w:rsidR="009A5E06" w:rsidRPr="005B60DF" w:rsidRDefault="009A5E06" w:rsidP="008421D6">
            <w:pPr>
              <w:jc w:val="center"/>
              <w:rPr>
                <w:rFonts w:ascii="Times New Roman" w:hAnsi="Times New Roman" w:cs="Times New Roman"/>
                <w:color w:val="000000" w:themeColor="text1"/>
                <w:sz w:val="16"/>
                <w:szCs w:val="16"/>
              </w:rPr>
            </w:pPr>
          </w:p>
        </w:tc>
        <w:tc>
          <w:tcPr>
            <w:tcW w:w="862" w:type="dxa"/>
            <w:vAlign w:val="center"/>
          </w:tcPr>
          <w:p w14:paraId="03E8EB15" w14:textId="77777777" w:rsidR="009A5E06" w:rsidRPr="005B60DF" w:rsidRDefault="009A5E06" w:rsidP="008421D6">
            <w:pPr>
              <w:jc w:val="center"/>
              <w:rPr>
                <w:rFonts w:ascii="Times New Roman" w:hAnsi="Times New Roman" w:cs="Times New Roman"/>
                <w:i/>
                <w:color w:val="000000" w:themeColor="text1"/>
                <w:sz w:val="16"/>
                <w:szCs w:val="16"/>
              </w:rPr>
            </w:pPr>
            <w:r w:rsidRPr="005B60DF">
              <w:rPr>
                <w:rFonts w:ascii="Times New Roman" w:hAnsi="Times New Roman" w:cs="Times New Roman"/>
                <w:i/>
                <w:color w:val="000000" w:themeColor="text1"/>
                <w:sz w:val="16"/>
                <w:szCs w:val="16"/>
              </w:rPr>
              <w:t>PGC1-α</w:t>
            </w:r>
          </w:p>
        </w:tc>
        <w:tc>
          <w:tcPr>
            <w:tcW w:w="4783" w:type="dxa"/>
            <w:vAlign w:val="center"/>
          </w:tcPr>
          <w:p w14:paraId="198F4585" w14:textId="5889E7DF" w:rsidR="009A5E06" w:rsidRPr="005B60DF" w:rsidRDefault="009A5E06"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PEVuZE5vdGU+PENpdGU+PEF1dGhvcj5GYW48L0F1dGhvcj48WWVhcj4yMDIwPC9ZZWFyPjxSZWNO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Q1MjMtMzY8L3BhZ2VzPjx2b2x1bWU+MjkxPC92b2x1bWU+PG51bWJlcj45PC9u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I1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GYW48L0F1dGhvcj48WWVhcj4yMDIwPC9ZZWFyPjxSZWNO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Q1MjMtMzY8L3BhZ2VzPjx2b2x1bWU+MjkxPC92b2x1bWU+PG51bWJlcj45PC9u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I1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53-55, 59, 62, 65, 68]</w:t>
            </w:r>
            <w:r w:rsidRPr="005B60DF">
              <w:rPr>
                <w:rFonts w:ascii="Times New Roman" w:hAnsi="Times New Roman" w:cs="Times New Roman"/>
                <w:color w:val="000000" w:themeColor="text1"/>
                <w:sz w:val="16"/>
                <w:szCs w:val="16"/>
              </w:rPr>
              <w:fldChar w:fldCharType="end"/>
            </w:r>
          </w:p>
        </w:tc>
        <w:tc>
          <w:tcPr>
            <w:tcW w:w="6691" w:type="dxa"/>
            <w:vAlign w:val="center"/>
          </w:tcPr>
          <w:p w14:paraId="286ABE55" w14:textId="77777777" w:rsidR="009A5E06" w:rsidRPr="005B60DF" w:rsidRDefault="009A5E06" w:rsidP="008421D6">
            <w:pPr>
              <w:jc w:val="left"/>
              <w:rPr>
                <w:rFonts w:ascii="Times New Roman" w:hAnsi="Times New Roman" w:cs="Times New Roman"/>
                <w:color w:val="000000" w:themeColor="text1"/>
                <w:sz w:val="16"/>
                <w:szCs w:val="16"/>
              </w:rPr>
            </w:pPr>
            <w:r w:rsidRPr="005B60DF">
              <w:rPr>
                <w:rFonts w:ascii="Times New Roman" w:hAnsi="Times New Roman" w:cs="Times New Roman"/>
                <w:i/>
                <w:color w:val="000000" w:themeColor="text1"/>
                <w:sz w:val="16"/>
                <w:szCs w:val="16"/>
              </w:rPr>
              <w:t>PGC-1α</w:t>
            </w:r>
            <w:r w:rsidRPr="005B60DF">
              <w:rPr>
                <w:rFonts w:ascii="Times New Roman" w:hAnsi="Times New Roman" w:cs="Times New Roman"/>
                <w:color w:val="000000" w:themeColor="text1"/>
                <w:sz w:val="16"/>
                <w:szCs w:val="16"/>
              </w:rPr>
              <w:t xml:space="preserve"> plays a crucial role, as it facilitates mitochondrial biogenesis and thermogenic functionality, thereby driving the differentiation and functionality of brown adipose tissue.</w:t>
            </w:r>
          </w:p>
        </w:tc>
      </w:tr>
      <w:tr w:rsidR="009A5E06" w:rsidRPr="005B60DF" w14:paraId="017605DC" w14:textId="77777777" w:rsidTr="00992DC7">
        <w:tc>
          <w:tcPr>
            <w:tcW w:w="1131" w:type="dxa"/>
            <w:vMerge/>
            <w:vAlign w:val="center"/>
          </w:tcPr>
          <w:p w14:paraId="0A6B806D" w14:textId="77777777" w:rsidR="009A5E06" w:rsidRPr="005B60DF" w:rsidRDefault="009A5E06" w:rsidP="008421D6">
            <w:pPr>
              <w:jc w:val="center"/>
              <w:rPr>
                <w:rFonts w:ascii="Times New Roman" w:hAnsi="Times New Roman" w:cs="Times New Roman"/>
                <w:color w:val="000000" w:themeColor="text1"/>
                <w:sz w:val="16"/>
                <w:szCs w:val="16"/>
              </w:rPr>
            </w:pPr>
          </w:p>
        </w:tc>
        <w:tc>
          <w:tcPr>
            <w:tcW w:w="862" w:type="dxa"/>
            <w:vAlign w:val="center"/>
          </w:tcPr>
          <w:p w14:paraId="592A90CA" w14:textId="77777777" w:rsidR="009A5E06" w:rsidRPr="005B60DF" w:rsidRDefault="009A5E06" w:rsidP="008421D6">
            <w:pPr>
              <w:jc w:val="center"/>
              <w:rPr>
                <w:rFonts w:ascii="Times New Roman" w:hAnsi="Times New Roman" w:cs="Times New Roman"/>
                <w:i/>
                <w:color w:val="000000" w:themeColor="text1"/>
                <w:sz w:val="16"/>
                <w:szCs w:val="16"/>
              </w:rPr>
            </w:pPr>
            <w:r w:rsidRPr="005B60DF">
              <w:rPr>
                <w:rFonts w:ascii="Times New Roman" w:hAnsi="Times New Roman" w:cs="Times New Roman"/>
                <w:i/>
                <w:color w:val="000000" w:themeColor="text1"/>
                <w:sz w:val="16"/>
                <w:szCs w:val="16"/>
              </w:rPr>
              <w:t>PRDM16</w:t>
            </w:r>
          </w:p>
        </w:tc>
        <w:tc>
          <w:tcPr>
            <w:tcW w:w="4783" w:type="dxa"/>
            <w:vAlign w:val="center"/>
          </w:tcPr>
          <w:p w14:paraId="51018241" w14:textId="47B8076A" w:rsidR="009A5E06" w:rsidRPr="005B60DF" w:rsidRDefault="009A5E06"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PEVuZE5vdGU+PENpdGU+PEF1dGhvcj5LaW08L0F1dGhvcj48WWVhcj4yMDE5PC9ZZWFyPjxSZWNO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yMjU4NDwvcGFnZXM+PHZvbHVt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DEyMjU4NDwvcGFnZXM+PHZvbHVtZT4xMDwvdm9sdW1lPjxudW1iZXI+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LaW08L0F1dGhvcj48WWVhcj4yMDE5PC9ZZWFyPjxSZWNO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yMjU4NDwvcGFnZXM+PHZvbHVt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DEyMjU4NDwvcGFnZXM+PHZvbHVtZT4xMDwvdm9sdW1lPjxudW1iZXI+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51, 52, 60, 69]</w:t>
            </w:r>
            <w:r w:rsidRPr="005B60DF">
              <w:rPr>
                <w:rFonts w:ascii="Times New Roman" w:hAnsi="Times New Roman" w:cs="Times New Roman"/>
                <w:color w:val="000000" w:themeColor="text1"/>
                <w:sz w:val="16"/>
                <w:szCs w:val="16"/>
              </w:rPr>
              <w:fldChar w:fldCharType="end"/>
            </w:r>
          </w:p>
        </w:tc>
        <w:tc>
          <w:tcPr>
            <w:tcW w:w="6691" w:type="dxa"/>
            <w:vAlign w:val="center"/>
          </w:tcPr>
          <w:p w14:paraId="41EECE88" w14:textId="77777777" w:rsidR="009A5E06" w:rsidRPr="005B60DF" w:rsidRDefault="009A5E06" w:rsidP="008421D6">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PRDM16, a transcriptional regulator, has been recognized as a critical determinant in BAT development and function, as it promotes brown adipocyte differentiation and thermogenic gene expression, consequently driving the expansion and activation of brown adipose tissue.</w:t>
            </w:r>
          </w:p>
        </w:tc>
      </w:tr>
      <w:tr w:rsidR="009A5E06" w:rsidRPr="005B60DF" w14:paraId="46A584D5" w14:textId="77777777" w:rsidTr="00992DC7">
        <w:tc>
          <w:tcPr>
            <w:tcW w:w="1131" w:type="dxa"/>
            <w:vMerge/>
            <w:vAlign w:val="center"/>
          </w:tcPr>
          <w:p w14:paraId="27CB8338" w14:textId="77777777" w:rsidR="009A5E06" w:rsidRPr="005B60DF" w:rsidRDefault="009A5E06" w:rsidP="008421D6">
            <w:pPr>
              <w:jc w:val="center"/>
              <w:rPr>
                <w:rFonts w:ascii="Times New Roman" w:hAnsi="Times New Roman" w:cs="Times New Roman"/>
                <w:color w:val="000000" w:themeColor="text1"/>
                <w:sz w:val="16"/>
                <w:szCs w:val="16"/>
              </w:rPr>
            </w:pPr>
          </w:p>
        </w:tc>
        <w:tc>
          <w:tcPr>
            <w:tcW w:w="862" w:type="dxa"/>
            <w:vAlign w:val="center"/>
          </w:tcPr>
          <w:p w14:paraId="4575BAF6" w14:textId="77777777" w:rsidR="009A5E06" w:rsidRPr="005B60DF" w:rsidRDefault="009A5E06" w:rsidP="008421D6">
            <w:pPr>
              <w:jc w:val="center"/>
              <w:rPr>
                <w:rFonts w:ascii="Times New Roman" w:hAnsi="Times New Roman" w:cs="Times New Roman"/>
                <w:i/>
                <w:color w:val="000000" w:themeColor="text1"/>
                <w:sz w:val="16"/>
                <w:szCs w:val="16"/>
              </w:rPr>
            </w:pPr>
            <w:r w:rsidRPr="005B60DF">
              <w:rPr>
                <w:rFonts w:ascii="Times New Roman" w:hAnsi="Times New Roman" w:cs="Times New Roman"/>
                <w:i/>
                <w:color w:val="000000" w:themeColor="text1"/>
                <w:sz w:val="16"/>
                <w:szCs w:val="16"/>
              </w:rPr>
              <w:t>SCD-1</w:t>
            </w:r>
          </w:p>
        </w:tc>
        <w:tc>
          <w:tcPr>
            <w:tcW w:w="4783" w:type="dxa"/>
            <w:vAlign w:val="center"/>
          </w:tcPr>
          <w:p w14:paraId="50923683" w14:textId="44825B86" w:rsidR="009A5E06" w:rsidRPr="005B60DF" w:rsidRDefault="009A5E06"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PEVuZE5vdGU+PENpdGU+PEF1dGhvcj5Gb3JuZXk8L0F1dGhvcj48WWVhcj4yMDE4PC9ZZWFyPjxS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Gb3JuZXk8L0F1dGhvcj48WWVhcj4yMDE4PC9ZZWFyPjxS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58]</w:t>
            </w:r>
            <w:r w:rsidRPr="005B60DF">
              <w:rPr>
                <w:rFonts w:ascii="Times New Roman" w:hAnsi="Times New Roman" w:cs="Times New Roman"/>
                <w:color w:val="000000" w:themeColor="text1"/>
                <w:sz w:val="16"/>
                <w:szCs w:val="16"/>
              </w:rPr>
              <w:fldChar w:fldCharType="end"/>
            </w:r>
          </w:p>
        </w:tc>
        <w:tc>
          <w:tcPr>
            <w:tcW w:w="6691" w:type="dxa"/>
            <w:vAlign w:val="center"/>
          </w:tcPr>
          <w:p w14:paraId="14421828" w14:textId="77777777" w:rsidR="009A5E06" w:rsidRPr="005B60DF" w:rsidRDefault="009A5E06" w:rsidP="008421D6">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Global deletion of </w:t>
            </w:r>
            <w:r w:rsidRPr="005B60DF">
              <w:rPr>
                <w:rFonts w:ascii="Times New Roman" w:hAnsi="Times New Roman" w:cs="Times New Roman"/>
                <w:i/>
                <w:color w:val="000000" w:themeColor="text1"/>
                <w:sz w:val="16"/>
                <w:szCs w:val="16"/>
              </w:rPr>
              <w:t>SCD1</w:t>
            </w:r>
            <w:r w:rsidRPr="005B60DF">
              <w:rPr>
                <w:rFonts w:ascii="Times New Roman" w:hAnsi="Times New Roman" w:cs="Times New Roman"/>
                <w:color w:val="000000" w:themeColor="text1"/>
                <w:sz w:val="16"/>
                <w:szCs w:val="16"/>
              </w:rPr>
              <w:t xml:space="preserve"> in mice impairs the epidermal lipid barrier function, intensifying heat loss and activating thermoregulatory thermogenesis.</w:t>
            </w:r>
          </w:p>
        </w:tc>
      </w:tr>
      <w:tr w:rsidR="009A5E06" w:rsidRPr="005B60DF" w14:paraId="0CB6215E" w14:textId="77777777" w:rsidTr="00992DC7">
        <w:tc>
          <w:tcPr>
            <w:tcW w:w="1131" w:type="dxa"/>
            <w:vMerge/>
            <w:vAlign w:val="center"/>
          </w:tcPr>
          <w:p w14:paraId="56E5B219" w14:textId="77777777" w:rsidR="009A5E06" w:rsidRPr="005B60DF" w:rsidRDefault="009A5E06" w:rsidP="008421D6">
            <w:pPr>
              <w:jc w:val="center"/>
              <w:rPr>
                <w:rFonts w:ascii="Times New Roman" w:hAnsi="Times New Roman" w:cs="Times New Roman"/>
                <w:color w:val="000000" w:themeColor="text1"/>
                <w:sz w:val="16"/>
                <w:szCs w:val="16"/>
              </w:rPr>
            </w:pPr>
          </w:p>
        </w:tc>
        <w:tc>
          <w:tcPr>
            <w:tcW w:w="862" w:type="dxa"/>
            <w:vAlign w:val="center"/>
          </w:tcPr>
          <w:p w14:paraId="44EE574D" w14:textId="77777777" w:rsidR="009A5E06" w:rsidRPr="005B60DF" w:rsidRDefault="009A5E06" w:rsidP="008421D6">
            <w:pPr>
              <w:jc w:val="center"/>
              <w:rPr>
                <w:rFonts w:ascii="Times New Roman" w:hAnsi="Times New Roman" w:cs="Times New Roman"/>
                <w:i/>
                <w:color w:val="000000" w:themeColor="text1"/>
                <w:sz w:val="16"/>
                <w:szCs w:val="16"/>
              </w:rPr>
            </w:pPr>
            <w:r w:rsidRPr="005B60DF">
              <w:rPr>
                <w:rFonts w:ascii="Times New Roman" w:hAnsi="Times New Roman" w:cs="Times New Roman"/>
                <w:i/>
                <w:color w:val="000000" w:themeColor="text1"/>
                <w:sz w:val="16"/>
                <w:szCs w:val="16"/>
              </w:rPr>
              <w:t>CTRP5</w:t>
            </w:r>
          </w:p>
        </w:tc>
        <w:tc>
          <w:tcPr>
            <w:tcW w:w="4783" w:type="dxa"/>
            <w:vAlign w:val="center"/>
          </w:tcPr>
          <w:p w14:paraId="0698063C" w14:textId="2A590B77" w:rsidR="009A5E06" w:rsidRPr="005B60DF" w:rsidRDefault="009A5E06"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PEVuZE5vdGU+PENpdGU+PEF1dGhvcj5SYW88L0F1dGhvcj48WWVhcj4yMDE5PC9ZZWFyPjxSZWNO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SYW88L0F1dGhvcj48WWVhcj4yMDE5PC9ZZWFyPjxSZWNO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61]</w:t>
            </w:r>
            <w:r w:rsidRPr="005B60DF">
              <w:rPr>
                <w:rFonts w:ascii="Times New Roman" w:hAnsi="Times New Roman" w:cs="Times New Roman"/>
                <w:color w:val="000000" w:themeColor="text1"/>
                <w:sz w:val="16"/>
                <w:szCs w:val="16"/>
              </w:rPr>
              <w:fldChar w:fldCharType="end"/>
            </w:r>
          </w:p>
        </w:tc>
        <w:tc>
          <w:tcPr>
            <w:tcW w:w="6691" w:type="dxa"/>
            <w:vAlign w:val="center"/>
          </w:tcPr>
          <w:p w14:paraId="1133D66F" w14:textId="77777777" w:rsidR="009A5E06" w:rsidRPr="005B60DF" w:rsidRDefault="009A5E06" w:rsidP="008421D6">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Lentivirus-mediated overexpression of </w:t>
            </w:r>
            <w:r w:rsidRPr="005B60DF">
              <w:rPr>
                <w:rFonts w:ascii="Times New Roman" w:hAnsi="Times New Roman" w:cs="Times New Roman"/>
                <w:i/>
                <w:color w:val="000000" w:themeColor="text1"/>
                <w:sz w:val="16"/>
                <w:szCs w:val="16"/>
              </w:rPr>
              <w:t>CTRP5</w:t>
            </w:r>
            <w:r w:rsidRPr="005B60DF">
              <w:rPr>
                <w:rFonts w:ascii="Times New Roman" w:hAnsi="Times New Roman" w:cs="Times New Roman"/>
                <w:color w:val="000000" w:themeColor="text1"/>
                <w:sz w:val="16"/>
                <w:szCs w:val="16"/>
              </w:rPr>
              <w:t xml:space="preserve"> in mice curbs adipose tissue browning, resulting in diminished heat production, </w:t>
            </w:r>
            <w:r w:rsidRPr="005B60DF">
              <w:rPr>
                <w:rFonts w:ascii="Times New Roman" w:hAnsi="Times New Roman" w:cs="Times New Roman"/>
                <w:i/>
                <w:color w:val="000000" w:themeColor="text1"/>
                <w:sz w:val="16"/>
                <w:szCs w:val="16"/>
              </w:rPr>
              <w:t>UCP1</w:t>
            </w:r>
            <w:r w:rsidRPr="005B60DF">
              <w:rPr>
                <w:rFonts w:ascii="Times New Roman" w:hAnsi="Times New Roman" w:cs="Times New Roman"/>
                <w:color w:val="000000" w:themeColor="text1"/>
                <w:sz w:val="16"/>
                <w:szCs w:val="16"/>
              </w:rPr>
              <w:t xml:space="preserve"> expression, and browning-related gene expression.</w:t>
            </w:r>
          </w:p>
        </w:tc>
      </w:tr>
      <w:tr w:rsidR="009A5E06" w:rsidRPr="005B60DF" w14:paraId="0B1D03BB" w14:textId="77777777" w:rsidTr="00992DC7">
        <w:tc>
          <w:tcPr>
            <w:tcW w:w="1131" w:type="dxa"/>
            <w:vMerge/>
            <w:vAlign w:val="center"/>
          </w:tcPr>
          <w:p w14:paraId="422AB9BD" w14:textId="77777777" w:rsidR="009A5E06" w:rsidRPr="005B60DF" w:rsidRDefault="009A5E06" w:rsidP="008421D6">
            <w:pPr>
              <w:jc w:val="center"/>
              <w:rPr>
                <w:rFonts w:ascii="Times New Roman" w:hAnsi="Times New Roman" w:cs="Times New Roman"/>
                <w:color w:val="000000" w:themeColor="text1"/>
                <w:sz w:val="16"/>
                <w:szCs w:val="16"/>
              </w:rPr>
            </w:pPr>
          </w:p>
        </w:tc>
        <w:tc>
          <w:tcPr>
            <w:tcW w:w="862" w:type="dxa"/>
            <w:vAlign w:val="center"/>
          </w:tcPr>
          <w:p w14:paraId="7C24500A" w14:textId="77777777" w:rsidR="009A5E06" w:rsidRPr="005B60DF" w:rsidRDefault="009A5E06" w:rsidP="008421D6">
            <w:pPr>
              <w:jc w:val="center"/>
              <w:rPr>
                <w:rFonts w:ascii="Times New Roman" w:hAnsi="Times New Roman" w:cs="Times New Roman"/>
                <w:i/>
                <w:color w:val="000000" w:themeColor="text1"/>
                <w:sz w:val="16"/>
                <w:szCs w:val="16"/>
              </w:rPr>
            </w:pPr>
            <w:r w:rsidRPr="005B60DF">
              <w:rPr>
                <w:rFonts w:ascii="Times New Roman" w:hAnsi="Times New Roman" w:cs="Times New Roman"/>
                <w:i/>
                <w:color w:val="000000" w:themeColor="text1"/>
                <w:sz w:val="16"/>
                <w:szCs w:val="16"/>
              </w:rPr>
              <w:t>KLF9</w:t>
            </w:r>
          </w:p>
        </w:tc>
        <w:tc>
          <w:tcPr>
            <w:tcW w:w="4783" w:type="dxa"/>
            <w:vAlign w:val="center"/>
          </w:tcPr>
          <w:p w14:paraId="181F7B4F" w14:textId="409997C5" w:rsidR="009A5E06" w:rsidRPr="005B60DF" w:rsidRDefault="009A5E06"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PEVuZE5vdGU+PENpdGU+PEF1dGhvcj5GYW48L0F1dGhvcj48WWVhcj4yMDIwPC9ZZWFyPjxSZWNO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GYW48L0F1dGhvcj48WWVhcj4yMDIwPC9ZZWFyPjxSZWNO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62]</w:t>
            </w:r>
            <w:r w:rsidRPr="005B60DF">
              <w:rPr>
                <w:rFonts w:ascii="Times New Roman" w:hAnsi="Times New Roman" w:cs="Times New Roman"/>
                <w:color w:val="000000" w:themeColor="text1"/>
                <w:sz w:val="16"/>
                <w:szCs w:val="16"/>
              </w:rPr>
              <w:fldChar w:fldCharType="end"/>
            </w:r>
          </w:p>
        </w:tc>
        <w:tc>
          <w:tcPr>
            <w:tcW w:w="6691" w:type="dxa"/>
            <w:vAlign w:val="center"/>
          </w:tcPr>
          <w:p w14:paraId="0ACA39EE" w14:textId="77777777" w:rsidR="009A5E06" w:rsidRPr="005B60DF" w:rsidRDefault="009A5E06" w:rsidP="008421D6">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In human white adipose tissue, </w:t>
            </w:r>
            <w:r w:rsidRPr="005B60DF">
              <w:rPr>
                <w:rFonts w:ascii="Times New Roman" w:hAnsi="Times New Roman" w:cs="Times New Roman"/>
                <w:i/>
                <w:color w:val="000000" w:themeColor="text1"/>
                <w:sz w:val="16"/>
                <w:szCs w:val="16"/>
              </w:rPr>
              <w:t>Klf9</w:t>
            </w:r>
            <w:r w:rsidRPr="005B60DF">
              <w:rPr>
                <w:rFonts w:ascii="Times New Roman" w:hAnsi="Times New Roman" w:cs="Times New Roman"/>
                <w:color w:val="000000" w:themeColor="text1"/>
                <w:sz w:val="16"/>
                <w:szCs w:val="16"/>
              </w:rPr>
              <w:t xml:space="preserve"> expression levels are negatively correlated with adiposity, and its overexpression in primary fat cells enhances Ucp1-dependent cellular thermogenesis.</w:t>
            </w:r>
          </w:p>
        </w:tc>
      </w:tr>
      <w:tr w:rsidR="009A5E06" w:rsidRPr="005B60DF" w14:paraId="43C482F8" w14:textId="77777777" w:rsidTr="00992DC7">
        <w:tc>
          <w:tcPr>
            <w:tcW w:w="1131" w:type="dxa"/>
            <w:vMerge/>
            <w:vAlign w:val="center"/>
          </w:tcPr>
          <w:p w14:paraId="7324CD1C" w14:textId="77777777" w:rsidR="009A5E06" w:rsidRPr="005B60DF" w:rsidRDefault="009A5E06" w:rsidP="008421D6">
            <w:pPr>
              <w:jc w:val="center"/>
              <w:rPr>
                <w:rFonts w:ascii="Times New Roman" w:hAnsi="Times New Roman" w:cs="Times New Roman"/>
                <w:color w:val="000000" w:themeColor="text1"/>
                <w:sz w:val="16"/>
                <w:szCs w:val="16"/>
              </w:rPr>
            </w:pPr>
          </w:p>
        </w:tc>
        <w:tc>
          <w:tcPr>
            <w:tcW w:w="862" w:type="dxa"/>
            <w:vAlign w:val="center"/>
          </w:tcPr>
          <w:p w14:paraId="65DDA381" w14:textId="77777777" w:rsidR="009A5E06" w:rsidRPr="005B60DF" w:rsidRDefault="009A5E06" w:rsidP="008421D6">
            <w:pPr>
              <w:jc w:val="center"/>
              <w:rPr>
                <w:rFonts w:ascii="Times New Roman" w:hAnsi="Times New Roman" w:cs="Times New Roman"/>
                <w:i/>
                <w:color w:val="000000" w:themeColor="text1"/>
                <w:sz w:val="16"/>
                <w:szCs w:val="16"/>
              </w:rPr>
            </w:pPr>
            <w:r w:rsidRPr="005B60DF">
              <w:rPr>
                <w:rFonts w:ascii="Times New Roman" w:hAnsi="Times New Roman" w:cs="Times New Roman"/>
                <w:i/>
                <w:color w:val="000000" w:themeColor="text1"/>
                <w:sz w:val="16"/>
                <w:szCs w:val="16"/>
              </w:rPr>
              <w:t>AIFM2</w:t>
            </w:r>
          </w:p>
        </w:tc>
        <w:tc>
          <w:tcPr>
            <w:tcW w:w="4783" w:type="dxa"/>
            <w:vAlign w:val="center"/>
          </w:tcPr>
          <w:p w14:paraId="02D68148" w14:textId="1CCA3114" w:rsidR="009A5E06" w:rsidRPr="005B60DF" w:rsidRDefault="009A5E06"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PEVuZE5vdGU+PENpdGU+PEF1dGhvcj5OZ3V5ZW48L0F1dGhvcj48WWVhcj4yMDIwPC9ZZWFyPjxS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OZ3V5ZW48L0F1dGhvcj48WWVhcj4yMDIwPC9ZZWFyPjxS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63]</w:t>
            </w:r>
            <w:r w:rsidRPr="005B60DF">
              <w:rPr>
                <w:rFonts w:ascii="Times New Roman" w:hAnsi="Times New Roman" w:cs="Times New Roman"/>
                <w:color w:val="000000" w:themeColor="text1"/>
                <w:sz w:val="16"/>
                <w:szCs w:val="16"/>
              </w:rPr>
              <w:fldChar w:fldCharType="end"/>
            </w:r>
          </w:p>
        </w:tc>
        <w:tc>
          <w:tcPr>
            <w:tcW w:w="6691" w:type="dxa"/>
            <w:vAlign w:val="center"/>
          </w:tcPr>
          <w:p w14:paraId="7A2A4C78" w14:textId="77777777" w:rsidR="009A5E06" w:rsidRPr="005B60DF" w:rsidRDefault="009A5E06" w:rsidP="008421D6">
            <w:pPr>
              <w:jc w:val="left"/>
              <w:rPr>
                <w:rFonts w:ascii="Times New Roman" w:hAnsi="Times New Roman" w:cs="Times New Roman"/>
                <w:color w:val="000000" w:themeColor="text1"/>
                <w:sz w:val="16"/>
                <w:szCs w:val="16"/>
              </w:rPr>
            </w:pPr>
            <w:r w:rsidRPr="005B60DF">
              <w:rPr>
                <w:rFonts w:ascii="Times New Roman" w:hAnsi="Times New Roman" w:cs="Times New Roman"/>
                <w:i/>
                <w:color w:val="000000" w:themeColor="text1"/>
                <w:sz w:val="16"/>
                <w:szCs w:val="16"/>
              </w:rPr>
              <w:t>Aifm2</w:t>
            </w:r>
            <w:r w:rsidRPr="005B60DF">
              <w:rPr>
                <w:rFonts w:ascii="Times New Roman" w:hAnsi="Times New Roman" w:cs="Times New Roman"/>
                <w:color w:val="000000" w:themeColor="text1"/>
                <w:sz w:val="16"/>
                <w:szCs w:val="16"/>
              </w:rPr>
              <w:t>, a lipid-droplet-associated NADH oxidase specific to brown adipose tissue, facilitates robust glycolysis and thermogenesis by regenerating cytosolic NAD and supporting the electron transport chain through its association with the mitochondrial inner membrane.</w:t>
            </w:r>
          </w:p>
        </w:tc>
      </w:tr>
      <w:tr w:rsidR="009A5E06" w:rsidRPr="005B60DF" w14:paraId="4653EB28" w14:textId="77777777" w:rsidTr="00992DC7">
        <w:tc>
          <w:tcPr>
            <w:tcW w:w="1131" w:type="dxa"/>
            <w:vMerge/>
            <w:vAlign w:val="center"/>
          </w:tcPr>
          <w:p w14:paraId="64E139BC" w14:textId="77777777" w:rsidR="009A5E06" w:rsidRPr="005B60DF" w:rsidRDefault="009A5E06" w:rsidP="008421D6">
            <w:pPr>
              <w:jc w:val="center"/>
              <w:rPr>
                <w:rFonts w:ascii="Times New Roman" w:hAnsi="Times New Roman" w:cs="Times New Roman"/>
                <w:color w:val="000000" w:themeColor="text1"/>
                <w:sz w:val="16"/>
                <w:szCs w:val="16"/>
              </w:rPr>
            </w:pPr>
          </w:p>
        </w:tc>
        <w:tc>
          <w:tcPr>
            <w:tcW w:w="862" w:type="dxa"/>
            <w:vAlign w:val="center"/>
          </w:tcPr>
          <w:p w14:paraId="2F70D2BD" w14:textId="77777777" w:rsidR="009A5E06" w:rsidRPr="005B60DF" w:rsidRDefault="009A5E06" w:rsidP="008421D6">
            <w:pPr>
              <w:jc w:val="center"/>
              <w:rPr>
                <w:rFonts w:ascii="Times New Roman" w:hAnsi="Times New Roman" w:cs="Times New Roman"/>
                <w:i/>
                <w:color w:val="000000" w:themeColor="text1"/>
                <w:sz w:val="16"/>
                <w:szCs w:val="16"/>
              </w:rPr>
            </w:pPr>
            <w:r w:rsidRPr="005B60DF">
              <w:rPr>
                <w:rFonts w:ascii="Times New Roman" w:hAnsi="Times New Roman" w:cs="Times New Roman"/>
                <w:i/>
                <w:color w:val="000000" w:themeColor="text1"/>
                <w:sz w:val="16"/>
                <w:szCs w:val="16"/>
              </w:rPr>
              <w:t>FAM195A</w:t>
            </w:r>
          </w:p>
        </w:tc>
        <w:tc>
          <w:tcPr>
            <w:tcW w:w="4783" w:type="dxa"/>
            <w:vAlign w:val="center"/>
          </w:tcPr>
          <w:p w14:paraId="165176A7" w14:textId="5A7BAECA" w:rsidR="009A5E06" w:rsidRPr="005B60DF" w:rsidRDefault="009A5E06"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PEVuZE5vdGU+PENpdGU+PEF1dGhvcj5DYW5uYXZpbm88L0F1dGhvcj48WWVhcj4yMDIxPC9ZZWFy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2b2x1bWU+MTE4PC92b2x1bWU+PG51bWJlcj4yMzwvbnVtYmVyPjxlZGl0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DYW5uYXZpbm88L0F1dGhvcj48WWVhcj4yMDIxPC9ZZWFy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2b2x1bWU+MTE4PC92b2x1bWU+PG51bWJlcj4yMzwvbnVtYmVyPjxlZGl0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64]</w:t>
            </w:r>
            <w:r w:rsidRPr="005B60DF">
              <w:rPr>
                <w:rFonts w:ascii="Times New Roman" w:hAnsi="Times New Roman" w:cs="Times New Roman"/>
                <w:color w:val="000000" w:themeColor="text1"/>
                <w:sz w:val="16"/>
                <w:szCs w:val="16"/>
              </w:rPr>
              <w:fldChar w:fldCharType="end"/>
            </w:r>
          </w:p>
        </w:tc>
        <w:tc>
          <w:tcPr>
            <w:tcW w:w="6691" w:type="dxa"/>
            <w:vAlign w:val="center"/>
          </w:tcPr>
          <w:p w14:paraId="4E419DEA" w14:textId="77777777" w:rsidR="009A5E06" w:rsidRPr="005B60DF" w:rsidRDefault="009A5E06" w:rsidP="008421D6">
            <w:pPr>
              <w:jc w:val="left"/>
              <w:rPr>
                <w:rFonts w:ascii="Times New Roman" w:hAnsi="Times New Roman" w:cs="Times New Roman"/>
                <w:color w:val="000000" w:themeColor="text1"/>
                <w:sz w:val="16"/>
                <w:szCs w:val="16"/>
              </w:rPr>
            </w:pPr>
            <w:r w:rsidRPr="005B60DF">
              <w:rPr>
                <w:rFonts w:ascii="Times New Roman" w:hAnsi="Times New Roman" w:cs="Times New Roman"/>
                <w:i/>
                <w:color w:val="000000" w:themeColor="text1"/>
                <w:sz w:val="16"/>
                <w:szCs w:val="16"/>
              </w:rPr>
              <w:t>FAM195A</w:t>
            </w:r>
            <w:r w:rsidRPr="005B60DF">
              <w:rPr>
                <w:rFonts w:ascii="Times New Roman" w:hAnsi="Times New Roman" w:cs="Times New Roman"/>
                <w:color w:val="000000" w:themeColor="text1"/>
                <w:sz w:val="16"/>
                <w:szCs w:val="16"/>
              </w:rPr>
              <w:t xml:space="preserve"> knockout mice, characterized by the whitening of BAT and impaired thermoregulation, exhibit down-regulation of enzymes involved in BCAA metabolism in BAT, consequently affecting their response to cold exposure.</w:t>
            </w:r>
          </w:p>
        </w:tc>
      </w:tr>
      <w:tr w:rsidR="009A5E06" w:rsidRPr="005B60DF" w14:paraId="284FBFD4" w14:textId="77777777" w:rsidTr="00992DC7">
        <w:tc>
          <w:tcPr>
            <w:tcW w:w="1131" w:type="dxa"/>
            <w:vMerge/>
            <w:vAlign w:val="center"/>
          </w:tcPr>
          <w:p w14:paraId="1C712C82" w14:textId="77777777" w:rsidR="009A5E06" w:rsidRPr="005B60DF" w:rsidRDefault="009A5E06" w:rsidP="008421D6">
            <w:pPr>
              <w:jc w:val="center"/>
              <w:rPr>
                <w:rFonts w:ascii="Times New Roman" w:hAnsi="Times New Roman" w:cs="Times New Roman"/>
                <w:color w:val="000000" w:themeColor="text1"/>
                <w:sz w:val="16"/>
                <w:szCs w:val="16"/>
              </w:rPr>
            </w:pPr>
          </w:p>
        </w:tc>
        <w:tc>
          <w:tcPr>
            <w:tcW w:w="862" w:type="dxa"/>
            <w:vAlign w:val="center"/>
          </w:tcPr>
          <w:p w14:paraId="3CC53BF0" w14:textId="77777777" w:rsidR="009A5E06" w:rsidRPr="005B60DF" w:rsidRDefault="009A5E06" w:rsidP="008421D6">
            <w:pPr>
              <w:jc w:val="center"/>
              <w:rPr>
                <w:rFonts w:ascii="Times New Roman" w:hAnsi="Times New Roman" w:cs="Times New Roman"/>
                <w:i/>
                <w:color w:val="000000" w:themeColor="text1"/>
                <w:sz w:val="16"/>
                <w:szCs w:val="16"/>
              </w:rPr>
            </w:pPr>
            <w:r w:rsidRPr="005B60DF">
              <w:rPr>
                <w:rFonts w:ascii="Times New Roman" w:hAnsi="Times New Roman" w:cs="Times New Roman"/>
                <w:i/>
                <w:color w:val="000000" w:themeColor="text1"/>
                <w:sz w:val="16"/>
                <w:szCs w:val="16"/>
              </w:rPr>
              <w:t>ADH5</w:t>
            </w:r>
          </w:p>
        </w:tc>
        <w:tc>
          <w:tcPr>
            <w:tcW w:w="4783" w:type="dxa"/>
            <w:vAlign w:val="center"/>
          </w:tcPr>
          <w:p w14:paraId="75992F51" w14:textId="25B572BA" w:rsidR="009A5E06" w:rsidRPr="005B60DF" w:rsidRDefault="009A5E06"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PEVuZE5vdGU+PENpdGU+PEF1dGhvcj5TZWJhZzwvQXV0aG9yPjxZZWFyPjIwMjE8L1llYXI+PFJl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TZWJhZzwvQXV0aG9yPjxZZWFyPjIwMjE8L1llYXI+PFJl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66]</w:t>
            </w:r>
            <w:r w:rsidRPr="005B60DF">
              <w:rPr>
                <w:rFonts w:ascii="Times New Roman" w:hAnsi="Times New Roman" w:cs="Times New Roman"/>
                <w:color w:val="000000" w:themeColor="text1"/>
                <w:sz w:val="16"/>
                <w:szCs w:val="16"/>
              </w:rPr>
              <w:fldChar w:fldCharType="end"/>
            </w:r>
          </w:p>
        </w:tc>
        <w:tc>
          <w:tcPr>
            <w:tcW w:w="6691" w:type="dxa"/>
            <w:vAlign w:val="center"/>
          </w:tcPr>
          <w:p w14:paraId="10B91B0F" w14:textId="77777777" w:rsidR="009A5E06" w:rsidRPr="005B60DF" w:rsidRDefault="009A5E06" w:rsidP="008421D6">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Enhanced Adh5 expression significantly boosts </w:t>
            </w:r>
            <w:r w:rsidRPr="005B60DF">
              <w:rPr>
                <w:rFonts w:ascii="Times New Roman" w:hAnsi="Times New Roman" w:cs="Times New Roman"/>
                <w:i/>
                <w:color w:val="000000" w:themeColor="text1"/>
                <w:sz w:val="16"/>
                <w:szCs w:val="16"/>
              </w:rPr>
              <w:t>UCP1</w:t>
            </w:r>
            <w:r w:rsidRPr="005B60DF">
              <w:rPr>
                <w:rFonts w:ascii="Times New Roman" w:hAnsi="Times New Roman" w:cs="Times New Roman"/>
                <w:color w:val="000000" w:themeColor="text1"/>
                <w:sz w:val="16"/>
                <w:szCs w:val="16"/>
              </w:rPr>
              <w:t>-mediated thermogenesis.</w:t>
            </w:r>
          </w:p>
        </w:tc>
      </w:tr>
      <w:tr w:rsidR="009A5E06" w:rsidRPr="005B60DF" w14:paraId="52833809" w14:textId="77777777" w:rsidTr="00992DC7">
        <w:tc>
          <w:tcPr>
            <w:tcW w:w="1131" w:type="dxa"/>
            <w:vMerge/>
            <w:vAlign w:val="center"/>
          </w:tcPr>
          <w:p w14:paraId="167EF665" w14:textId="77777777" w:rsidR="009A5E06" w:rsidRPr="005B60DF" w:rsidRDefault="009A5E06" w:rsidP="008421D6">
            <w:pPr>
              <w:jc w:val="center"/>
              <w:rPr>
                <w:rFonts w:ascii="Times New Roman" w:hAnsi="Times New Roman" w:cs="Times New Roman"/>
                <w:color w:val="000000" w:themeColor="text1"/>
                <w:sz w:val="16"/>
                <w:szCs w:val="16"/>
              </w:rPr>
            </w:pPr>
          </w:p>
        </w:tc>
        <w:tc>
          <w:tcPr>
            <w:tcW w:w="862" w:type="dxa"/>
            <w:vAlign w:val="center"/>
          </w:tcPr>
          <w:p w14:paraId="1FBF3405" w14:textId="77777777" w:rsidR="009A5E06" w:rsidRPr="005B60DF" w:rsidRDefault="009A5E06" w:rsidP="008421D6">
            <w:pPr>
              <w:jc w:val="center"/>
              <w:rPr>
                <w:rFonts w:ascii="Times New Roman" w:hAnsi="Times New Roman" w:cs="Times New Roman"/>
                <w:i/>
                <w:color w:val="000000" w:themeColor="text1"/>
                <w:sz w:val="16"/>
                <w:szCs w:val="16"/>
              </w:rPr>
            </w:pPr>
            <w:r w:rsidRPr="005B60DF">
              <w:rPr>
                <w:rFonts w:ascii="Times New Roman" w:hAnsi="Times New Roman" w:cs="Times New Roman"/>
                <w:i/>
                <w:color w:val="000000" w:themeColor="text1"/>
                <w:sz w:val="16"/>
                <w:szCs w:val="16"/>
              </w:rPr>
              <w:t>TG2</w:t>
            </w:r>
          </w:p>
        </w:tc>
        <w:tc>
          <w:tcPr>
            <w:tcW w:w="4783" w:type="dxa"/>
            <w:vAlign w:val="center"/>
          </w:tcPr>
          <w:p w14:paraId="053B678E" w14:textId="292B53F5" w:rsidR="009A5E06" w:rsidRPr="005B60DF" w:rsidRDefault="009A5E06"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PEVuZE5vdGU+PENpdGU+PEF1dGhvcj5Mw6luw6FydDwvQXV0aG9yPjxZZWFyPjIwMjI8L1llYXI+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=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Mw6luw6FydDwvQXV0aG9yPjxZZWFyPjIwMjI8L1llYXI+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=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67]</w:t>
            </w:r>
            <w:r w:rsidRPr="005B60DF">
              <w:rPr>
                <w:rFonts w:ascii="Times New Roman" w:hAnsi="Times New Roman" w:cs="Times New Roman"/>
                <w:color w:val="000000" w:themeColor="text1"/>
                <w:sz w:val="16"/>
                <w:szCs w:val="16"/>
              </w:rPr>
              <w:fldChar w:fldCharType="end"/>
            </w:r>
          </w:p>
        </w:tc>
        <w:tc>
          <w:tcPr>
            <w:tcW w:w="6691" w:type="dxa"/>
            <w:vAlign w:val="center"/>
          </w:tcPr>
          <w:p w14:paraId="53006DDA" w14:textId="77777777" w:rsidR="009A5E06" w:rsidRPr="005B60DF" w:rsidRDefault="009A5E06" w:rsidP="008421D6">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Lacking </w:t>
            </w:r>
            <w:r w:rsidRPr="005B60DF">
              <w:rPr>
                <w:rFonts w:ascii="Times New Roman" w:hAnsi="Times New Roman" w:cs="Times New Roman"/>
                <w:i/>
                <w:color w:val="000000" w:themeColor="text1"/>
                <w:sz w:val="16"/>
                <w:szCs w:val="16"/>
              </w:rPr>
              <w:t>TG2</w:t>
            </w:r>
            <w:r w:rsidRPr="005B60DF">
              <w:rPr>
                <w:rFonts w:ascii="Times New Roman" w:hAnsi="Times New Roman" w:cs="Times New Roman"/>
                <w:color w:val="000000" w:themeColor="text1"/>
                <w:sz w:val="16"/>
                <w:szCs w:val="16"/>
              </w:rPr>
              <w:t xml:space="preserve"> in mice demonstrate diminished cold tolerance, associated with reduced usage of their epididymal adipose tissue and lessened adipose tissue browning.</w:t>
            </w:r>
          </w:p>
        </w:tc>
      </w:tr>
      <w:tr w:rsidR="009A5E06" w:rsidRPr="005B60DF" w14:paraId="608AEFBE" w14:textId="77777777" w:rsidTr="00992DC7">
        <w:tc>
          <w:tcPr>
            <w:tcW w:w="1131" w:type="dxa"/>
            <w:vMerge/>
            <w:vAlign w:val="center"/>
          </w:tcPr>
          <w:p w14:paraId="0F098412" w14:textId="77777777" w:rsidR="009A5E06" w:rsidRPr="005B60DF" w:rsidRDefault="009A5E06" w:rsidP="008421D6">
            <w:pPr>
              <w:jc w:val="center"/>
              <w:rPr>
                <w:rFonts w:ascii="Times New Roman" w:hAnsi="Times New Roman" w:cs="Times New Roman"/>
                <w:color w:val="000000" w:themeColor="text1"/>
                <w:sz w:val="16"/>
                <w:szCs w:val="16"/>
              </w:rPr>
            </w:pPr>
          </w:p>
        </w:tc>
        <w:tc>
          <w:tcPr>
            <w:tcW w:w="862" w:type="dxa"/>
            <w:vAlign w:val="center"/>
          </w:tcPr>
          <w:p w14:paraId="7B1C4EFF" w14:textId="77777777" w:rsidR="009A5E06" w:rsidRPr="005B60DF" w:rsidRDefault="009A5E06" w:rsidP="008421D6">
            <w:pPr>
              <w:jc w:val="center"/>
              <w:rPr>
                <w:rFonts w:ascii="Times New Roman" w:hAnsi="Times New Roman" w:cs="Times New Roman"/>
                <w:i/>
                <w:color w:val="000000" w:themeColor="text1"/>
                <w:sz w:val="16"/>
                <w:szCs w:val="16"/>
              </w:rPr>
            </w:pPr>
            <w:r w:rsidRPr="005B60DF">
              <w:rPr>
                <w:rFonts w:ascii="Times New Roman" w:hAnsi="Times New Roman" w:cs="Times New Roman"/>
                <w:i/>
                <w:color w:val="000000" w:themeColor="text1"/>
                <w:sz w:val="16"/>
                <w:szCs w:val="16"/>
              </w:rPr>
              <w:t>PEX13</w:t>
            </w:r>
          </w:p>
        </w:tc>
        <w:tc>
          <w:tcPr>
            <w:tcW w:w="4783" w:type="dxa"/>
            <w:vAlign w:val="center"/>
          </w:tcPr>
          <w:p w14:paraId="080F9024" w14:textId="4E0A0AC9" w:rsidR="009A5E06" w:rsidRPr="005B60DF" w:rsidRDefault="009A5E06"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PEVuZE5vdGU+PENpdGU+PEF1dGhvcj5QYXJrPC9BdXRob3I+PFllYXI+MjAyMjwvWWVhcj48UmVj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QYXJrPC9BdXRob3I+PFllYXI+MjAyMjwvWWVhcj48UmVj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68]</w:t>
            </w:r>
            <w:r w:rsidRPr="005B60DF">
              <w:rPr>
                <w:rFonts w:ascii="Times New Roman" w:hAnsi="Times New Roman" w:cs="Times New Roman"/>
                <w:color w:val="000000" w:themeColor="text1"/>
                <w:sz w:val="16"/>
                <w:szCs w:val="16"/>
              </w:rPr>
              <w:fldChar w:fldCharType="end"/>
            </w:r>
          </w:p>
        </w:tc>
        <w:tc>
          <w:tcPr>
            <w:tcW w:w="6691" w:type="dxa"/>
            <w:vAlign w:val="center"/>
          </w:tcPr>
          <w:p w14:paraId="58196029" w14:textId="77777777" w:rsidR="009A5E06" w:rsidRPr="005B60DF" w:rsidRDefault="009A5E06" w:rsidP="008421D6">
            <w:pPr>
              <w:jc w:val="left"/>
              <w:rPr>
                <w:rFonts w:ascii="Times New Roman" w:hAnsi="Times New Roman" w:cs="Times New Roman"/>
                <w:color w:val="000000" w:themeColor="text1"/>
                <w:sz w:val="16"/>
                <w:szCs w:val="16"/>
              </w:rPr>
            </w:pPr>
            <w:r w:rsidRPr="005B60DF">
              <w:rPr>
                <w:rFonts w:ascii="Times New Roman" w:hAnsi="Times New Roman" w:cs="Times New Roman"/>
                <w:i/>
                <w:color w:val="000000" w:themeColor="text1"/>
                <w:sz w:val="16"/>
                <w:szCs w:val="16"/>
              </w:rPr>
              <w:t>PEX13</w:t>
            </w:r>
            <w:r w:rsidRPr="005B60DF">
              <w:rPr>
                <w:rFonts w:ascii="Times New Roman" w:hAnsi="Times New Roman" w:cs="Times New Roman"/>
                <w:color w:val="000000" w:themeColor="text1"/>
                <w:sz w:val="16"/>
                <w:szCs w:val="16"/>
              </w:rPr>
              <w:t xml:space="preserve">, a docking factor involved in protein import into the peroxisome matrix, is significantly upregulated during cold-induced beige adipocyte recruitment in the inguinal WAT of C57BL/6 mice. Notably, thermogenic protein expression, including </w:t>
            </w:r>
            <w:r w:rsidRPr="005B60DF">
              <w:rPr>
                <w:rFonts w:ascii="Times New Roman" w:hAnsi="Times New Roman" w:cs="Times New Roman"/>
                <w:i/>
                <w:color w:val="000000" w:themeColor="text1"/>
                <w:sz w:val="16"/>
                <w:szCs w:val="16"/>
              </w:rPr>
              <w:t>UCP1</w:t>
            </w:r>
            <w:r w:rsidRPr="005B60DF">
              <w:rPr>
                <w:rFonts w:ascii="Times New Roman" w:hAnsi="Times New Roman" w:cs="Times New Roman"/>
                <w:color w:val="000000" w:themeColor="text1"/>
                <w:sz w:val="16"/>
                <w:szCs w:val="16"/>
              </w:rPr>
              <w:t xml:space="preserve"> and </w:t>
            </w:r>
            <w:r w:rsidRPr="005B60DF">
              <w:rPr>
                <w:rFonts w:ascii="Times New Roman" w:hAnsi="Times New Roman" w:cs="Times New Roman"/>
                <w:i/>
                <w:color w:val="000000" w:themeColor="text1"/>
                <w:sz w:val="16"/>
                <w:szCs w:val="16"/>
              </w:rPr>
              <w:t>PGC1-α</w:t>
            </w:r>
            <w:r w:rsidRPr="005B60DF">
              <w:rPr>
                <w:rFonts w:ascii="Times New Roman" w:hAnsi="Times New Roman" w:cs="Times New Roman"/>
                <w:color w:val="000000" w:themeColor="text1"/>
                <w:sz w:val="16"/>
                <w:szCs w:val="16"/>
              </w:rPr>
              <w:t xml:space="preserve">, is suppressed with siPex13 treatment, demonstrating </w:t>
            </w:r>
            <w:r w:rsidRPr="005B60DF">
              <w:rPr>
                <w:rFonts w:ascii="Times New Roman" w:hAnsi="Times New Roman" w:cs="Times New Roman"/>
                <w:i/>
                <w:color w:val="000000" w:themeColor="text1"/>
                <w:sz w:val="16"/>
                <w:szCs w:val="16"/>
              </w:rPr>
              <w:t>PEX13</w:t>
            </w:r>
            <w:r w:rsidRPr="005B60DF">
              <w:rPr>
                <w:rFonts w:ascii="Times New Roman" w:hAnsi="Times New Roman" w:cs="Times New Roman"/>
                <w:color w:val="000000" w:themeColor="text1"/>
                <w:sz w:val="16"/>
                <w:szCs w:val="16"/>
              </w:rPr>
              <w:t>'s role in cold-induced white adipocyte remodeling.</w:t>
            </w:r>
          </w:p>
        </w:tc>
      </w:tr>
      <w:tr w:rsidR="009A5E06" w:rsidRPr="005B60DF" w14:paraId="0BF38CD1" w14:textId="77777777" w:rsidTr="00992DC7">
        <w:tc>
          <w:tcPr>
            <w:tcW w:w="1131" w:type="dxa"/>
            <w:vMerge/>
            <w:vAlign w:val="center"/>
          </w:tcPr>
          <w:p w14:paraId="4D1C269C" w14:textId="77777777" w:rsidR="009A5E06" w:rsidRPr="005B60DF" w:rsidRDefault="009A5E06" w:rsidP="008421D6">
            <w:pPr>
              <w:jc w:val="center"/>
              <w:rPr>
                <w:rFonts w:ascii="Times New Roman" w:hAnsi="Times New Roman" w:cs="Times New Roman"/>
                <w:color w:val="000000" w:themeColor="text1"/>
                <w:sz w:val="16"/>
                <w:szCs w:val="16"/>
              </w:rPr>
            </w:pPr>
          </w:p>
        </w:tc>
        <w:tc>
          <w:tcPr>
            <w:tcW w:w="862" w:type="dxa"/>
            <w:vAlign w:val="center"/>
          </w:tcPr>
          <w:p w14:paraId="4C021FAA" w14:textId="77777777" w:rsidR="009A5E06" w:rsidRPr="005B60DF" w:rsidRDefault="009A5E06" w:rsidP="008421D6">
            <w:pPr>
              <w:jc w:val="center"/>
              <w:rPr>
                <w:rFonts w:ascii="Times New Roman" w:hAnsi="Times New Roman" w:cs="Times New Roman"/>
                <w:i/>
                <w:color w:val="000000" w:themeColor="text1"/>
                <w:sz w:val="16"/>
                <w:szCs w:val="16"/>
              </w:rPr>
            </w:pPr>
            <w:r w:rsidRPr="005B60DF">
              <w:rPr>
                <w:rFonts w:ascii="Times New Roman" w:hAnsi="Times New Roman" w:cs="Times New Roman"/>
                <w:i/>
                <w:color w:val="000000" w:themeColor="text1"/>
                <w:sz w:val="16"/>
                <w:szCs w:val="16"/>
              </w:rPr>
              <w:t>SOX4</w:t>
            </w:r>
          </w:p>
        </w:tc>
        <w:tc>
          <w:tcPr>
            <w:tcW w:w="4783" w:type="dxa"/>
            <w:vAlign w:val="center"/>
          </w:tcPr>
          <w:p w14:paraId="0885934E" w14:textId="49B514BF" w:rsidR="009A5E06" w:rsidRPr="005B60DF" w:rsidRDefault="009A5E06"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PEVuZE5vdGU+PENpdGU+PEF1dGhvcj5TaGVuPC9BdXRob3I+PFllYXI+MjAyMjwvWWVhcj48UmVj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TaGVuPC9BdXRob3I+PFllYXI+MjAyMjwvWWVhcj48UmVj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69]</w:t>
            </w:r>
            <w:r w:rsidRPr="005B60DF">
              <w:rPr>
                <w:rFonts w:ascii="Times New Roman" w:hAnsi="Times New Roman" w:cs="Times New Roman"/>
                <w:color w:val="000000" w:themeColor="text1"/>
                <w:sz w:val="16"/>
                <w:szCs w:val="16"/>
              </w:rPr>
              <w:fldChar w:fldCharType="end"/>
            </w:r>
          </w:p>
        </w:tc>
        <w:tc>
          <w:tcPr>
            <w:tcW w:w="6691" w:type="dxa"/>
            <w:vAlign w:val="center"/>
          </w:tcPr>
          <w:p w14:paraId="0770C2F3" w14:textId="63DBA4A5" w:rsidR="009A5E06" w:rsidRPr="005B60DF" w:rsidRDefault="009A5E06" w:rsidP="008421D6">
            <w:pPr>
              <w:jc w:val="left"/>
              <w:rPr>
                <w:rFonts w:ascii="Times New Roman" w:hAnsi="Times New Roman" w:cs="Times New Roman"/>
                <w:color w:val="000000" w:themeColor="text1"/>
                <w:sz w:val="16"/>
                <w:szCs w:val="16"/>
              </w:rPr>
            </w:pPr>
            <w:r w:rsidRPr="005B60DF">
              <w:rPr>
                <w:rFonts w:ascii="Times New Roman" w:hAnsi="Times New Roman" w:cs="Times New Roman"/>
                <w:i/>
                <w:color w:val="000000" w:themeColor="text1"/>
                <w:sz w:val="16"/>
                <w:szCs w:val="16"/>
              </w:rPr>
              <w:t>SOX4</w:t>
            </w:r>
            <w:r w:rsidRPr="005B60DF">
              <w:rPr>
                <w:rFonts w:ascii="Times New Roman" w:hAnsi="Times New Roman" w:cs="Times New Roman"/>
                <w:color w:val="000000" w:themeColor="text1"/>
                <w:sz w:val="16"/>
                <w:szCs w:val="16"/>
              </w:rPr>
              <w:t xml:space="preserve">, identified as a crucial transcriptional effector of thermogenesis, plays a critical role in maintaining energy expenditure and beige adipocyte formation. Deletion of </w:t>
            </w:r>
            <w:r w:rsidRPr="005B60DF">
              <w:rPr>
                <w:rFonts w:ascii="Times New Roman" w:hAnsi="Times New Roman" w:cs="Times New Roman"/>
                <w:i/>
                <w:color w:val="000000" w:themeColor="text1"/>
                <w:sz w:val="16"/>
                <w:szCs w:val="16"/>
              </w:rPr>
              <w:t>SOX4</w:t>
            </w:r>
            <w:r w:rsidRPr="005B60DF">
              <w:rPr>
                <w:rFonts w:ascii="Times New Roman" w:hAnsi="Times New Roman" w:cs="Times New Roman"/>
                <w:color w:val="000000" w:themeColor="text1"/>
                <w:sz w:val="16"/>
                <w:szCs w:val="16"/>
              </w:rPr>
              <w:t xml:space="preserve"> specifically in adipocytes or </w:t>
            </w:r>
            <w:r w:rsidRPr="005B60DF">
              <w:rPr>
                <w:rFonts w:ascii="Times New Roman" w:hAnsi="Times New Roman" w:cs="Times New Roman"/>
                <w:i/>
                <w:color w:val="000000" w:themeColor="text1"/>
                <w:sz w:val="16"/>
                <w:szCs w:val="16"/>
              </w:rPr>
              <w:t>UCP1</w:t>
            </w:r>
            <w:r w:rsidRPr="005B60DF">
              <w:rPr>
                <w:rFonts w:ascii="Times New Roman" w:hAnsi="Times New Roman" w:cs="Times New Roman"/>
                <w:color w:val="000000" w:themeColor="text1"/>
                <w:sz w:val="16"/>
                <w:szCs w:val="16"/>
              </w:rPr>
              <w:t>+ cells result in significant cold intolerance and decreased thermogenic gene expression, demonstrating its essential role in thermal regulation.</w:t>
            </w:r>
          </w:p>
        </w:tc>
      </w:tr>
      <w:tr w:rsidR="009A5E06" w:rsidRPr="005B60DF" w14:paraId="2D2D0657" w14:textId="77777777" w:rsidTr="00992DC7">
        <w:trPr>
          <w:trHeight w:val="529"/>
        </w:trPr>
        <w:tc>
          <w:tcPr>
            <w:tcW w:w="1131" w:type="dxa"/>
            <w:vMerge/>
            <w:vAlign w:val="center"/>
          </w:tcPr>
          <w:p w14:paraId="196DEBAB" w14:textId="77777777" w:rsidR="009A5E06" w:rsidRPr="005B60DF" w:rsidRDefault="009A5E06" w:rsidP="008421D6">
            <w:pPr>
              <w:jc w:val="center"/>
              <w:rPr>
                <w:rFonts w:ascii="Times New Roman" w:hAnsi="Times New Roman" w:cs="Times New Roman"/>
                <w:color w:val="000000" w:themeColor="text1"/>
                <w:sz w:val="16"/>
                <w:szCs w:val="16"/>
              </w:rPr>
            </w:pPr>
          </w:p>
        </w:tc>
        <w:tc>
          <w:tcPr>
            <w:tcW w:w="862" w:type="dxa"/>
            <w:vAlign w:val="center"/>
          </w:tcPr>
          <w:p w14:paraId="28F6CC60" w14:textId="77777777" w:rsidR="009A5E06" w:rsidRPr="005B60DF" w:rsidRDefault="009A5E06" w:rsidP="008421D6">
            <w:pPr>
              <w:jc w:val="center"/>
              <w:rPr>
                <w:rFonts w:ascii="Times New Roman" w:hAnsi="Times New Roman" w:cs="Times New Roman"/>
                <w:i/>
                <w:color w:val="000000" w:themeColor="text1"/>
                <w:sz w:val="16"/>
                <w:szCs w:val="16"/>
              </w:rPr>
            </w:pPr>
            <w:r w:rsidRPr="005B60DF">
              <w:rPr>
                <w:rFonts w:ascii="Times New Roman" w:hAnsi="Times New Roman" w:cs="Times New Roman"/>
                <w:i/>
                <w:color w:val="000000" w:themeColor="text1"/>
                <w:sz w:val="16"/>
                <w:szCs w:val="16"/>
              </w:rPr>
              <w:t>ORMDL3</w:t>
            </w:r>
          </w:p>
        </w:tc>
        <w:tc>
          <w:tcPr>
            <w:tcW w:w="4783" w:type="dxa"/>
            <w:vAlign w:val="center"/>
          </w:tcPr>
          <w:p w14:paraId="1F0B3CC5" w14:textId="7074BAF3" w:rsidR="009A5E06" w:rsidRPr="005B60DF" w:rsidRDefault="009A5E06"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PEVuZE5vdGU+PENpdGU+PEF1dGhvcj5Tb25nPC9BdXRob3I+PFllYXI+MjAyMjwvWWVhcj48UmVj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Tb25nPC9BdXRob3I+PFllYXI+MjAyMjwvWWVhcj48UmVj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70]</w:t>
            </w:r>
            <w:r w:rsidRPr="005B60DF">
              <w:rPr>
                <w:rFonts w:ascii="Times New Roman" w:hAnsi="Times New Roman" w:cs="Times New Roman"/>
                <w:color w:val="000000" w:themeColor="text1"/>
                <w:sz w:val="16"/>
                <w:szCs w:val="16"/>
              </w:rPr>
              <w:fldChar w:fldCharType="end"/>
            </w:r>
          </w:p>
        </w:tc>
        <w:tc>
          <w:tcPr>
            <w:tcW w:w="6691" w:type="dxa"/>
            <w:vAlign w:val="center"/>
          </w:tcPr>
          <w:p w14:paraId="0D270665" w14:textId="77777777" w:rsidR="009A5E06" w:rsidRPr="005B60DF" w:rsidRDefault="009A5E06" w:rsidP="008421D6">
            <w:pPr>
              <w:jc w:val="left"/>
              <w:rPr>
                <w:rFonts w:ascii="Times New Roman" w:hAnsi="Times New Roman" w:cs="Times New Roman"/>
                <w:color w:val="000000" w:themeColor="text1"/>
                <w:sz w:val="16"/>
                <w:szCs w:val="16"/>
              </w:rPr>
            </w:pPr>
            <w:r w:rsidRPr="005B60DF">
              <w:rPr>
                <w:rFonts w:ascii="Times New Roman" w:hAnsi="Times New Roman" w:cs="Times New Roman"/>
                <w:i/>
                <w:color w:val="000000" w:themeColor="text1"/>
                <w:sz w:val="16"/>
                <w:szCs w:val="16"/>
              </w:rPr>
              <w:t>ORMDL3</w:t>
            </w:r>
            <w:r w:rsidRPr="005B60DF">
              <w:rPr>
                <w:rFonts w:ascii="Times New Roman" w:hAnsi="Times New Roman" w:cs="Times New Roman"/>
                <w:color w:val="000000" w:themeColor="text1"/>
                <w:sz w:val="16"/>
                <w:szCs w:val="16"/>
              </w:rPr>
              <w:t>, a regulator in the sphingolipid pathway, plays a substantial role in governing BAT thermogenesis, WAT browning, and insulin resistance, implying its potential therapeutic relevance in metabolic disorders.</w:t>
            </w:r>
          </w:p>
        </w:tc>
      </w:tr>
      <w:tr w:rsidR="009A5E06" w:rsidRPr="005B60DF" w14:paraId="32EAD8F9" w14:textId="77777777" w:rsidTr="00992DC7">
        <w:tc>
          <w:tcPr>
            <w:tcW w:w="1131" w:type="dxa"/>
            <w:vMerge w:val="restart"/>
            <w:vAlign w:val="center"/>
          </w:tcPr>
          <w:p w14:paraId="3359138B" w14:textId="77777777" w:rsidR="009A5E06" w:rsidRPr="005B60DF" w:rsidRDefault="009A5E06" w:rsidP="008421D6">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TRP</w:t>
            </w:r>
          </w:p>
        </w:tc>
        <w:tc>
          <w:tcPr>
            <w:tcW w:w="862" w:type="dxa"/>
            <w:vMerge w:val="restart"/>
            <w:vAlign w:val="center"/>
          </w:tcPr>
          <w:p w14:paraId="7B4F9076" w14:textId="77777777" w:rsidR="009A5E06" w:rsidRPr="005B60DF" w:rsidRDefault="009A5E06" w:rsidP="008421D6">
            <w:pPr>
              <w:jc w:val="center"/>
              <w:rPr>
                <w:rFonts w:ascii="Times New Roman" w:hAnsi="Times New Roman" w:cs="Times New Roman"/>
                <w:i/>
                <w:color w:val="000000" w:themeColor="text1"/>
                <w:sz w:val="16"/>
                <w:szCs w:val="16"/>
              </w:rPr>
            </w:pPr>
            <w:r w:rsidRPr="005B60DF">
              <w:rPr>
                <w:rFonts w:ascii="Times New Roman" w:hAnsi="Times New Roman" w:cs="Times New Roman"/>
                <w:i/>
                <w:color w:val="000000" w:themeColor="text1"/>
                <w:sz w:val="16"/>
                <w:szCs w:val="16"/>
              </w:rPr>
              <w:t>TRPM8</w:t>
            </w:r>
          </w:p>
        </w:tc>
        <w:tc>
          <w:tcPr>
            <w:tcW w:w="4783" w:type="dxa"/>
            <w:vAlign w:val="center"/>
          </w:tcPr>
          <w:p w14:paraId="3665FE52" w14:textId="23371BD4" w:rsidR="009A5E06" w:rsidRPr="005B60DF" w:rsidRDefault="009A5E06"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cnN0ZW48L2F1dGhvcj48YXV0aG9yPk1lcmdsZXIsIFN0ZWZhbiAlSiBDZWxsdWxhciBzaWduYWxs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DYwLTM8L3Bh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MjI5NTwvcGFnZXM+PHZvbHVtZT43PC92b2x1bWU+PG51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CaWRhdXg8L0F1dGhvcj48WWVhcj4yMDE1PC9ZZWFyPjxS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UyLTg8L3BhZ2VzPjx2b2x1bWU+NDE2PC92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zQ4LTU0PC9wYWdl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x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yMTgyOC00MzwvcGFnZXM+PHZvbHVtZT4yODk8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==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00934C77" w:rsidRPr="005B60DF">
              <w:rPr>
                <w:rFonts w:ascii="Times New Roman" w:hAnsi="Times New Roman" w:cs="Times New Roman"/>
                <w:color w:val="000000" w:themeColor="text1"/>
                <w:sz w:val="16"/>
                <w:szCs w:val="16"/>
              </w:rPr>
              <w:fldChar w:fldCharType="begin">
                <w:fldData xml:space="preserve">cnN0ZW48L2F1dGhvcj48YXV0aG9yPk1lcmdsZXIsIFN0ZWZhbiAlSiBDZWxsdWxhciBzaWduYWxs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DYwLTM8L3Bh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MjI5NTwvcGFnZXM+PHZvbHVtZT43PC92b2x1bWU+PG51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38, 74-97]</w:t>
            </w:r>
            <w:r w:rsidRPr="005B60DF">
              <w:rPr>
                <w:rFonts w:ascii="Times New Roman" w:hAnsi="Times New Roman" w:cs="Times New Roman"/>
                <w:color w:val="000000" w:themeColor="text1"/>
                <w:sz w:val="16"/>
                <w:szCs w:val="16"/>
              </w:rPr>
              <w:fldChar w:fldCharType="end"/>
            </w:r>
          </w:p>
        </w:tc>
        <w:tc>
          <w:tcPr>
            <w:tcW w:w="6691" w:type="dxa"/>
            <w:vAlign w:val="center"/>
          </w:tcPr>
          <w:p w14:paraId="01DA6895" w14:textId="77777777" w:rsidR="009A5E06" w:rsidRPr="005B60DF" w:rsidRDefault="009A5E06" w:rsidP="008421D6">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TRPM8 is known as the cold and menthol receptor. It is activated by cool to cold temperatures (8–28°C) and is mainly found in sensory neurons. Its activation can induce cold sensation and cold-induced analgesia.</w:t>
            </w:r>
          </w:p>
        </w:tc>
      </w:tr>
      <w:tr w:rsidR="009A5E06" w:rsidRPr="005B60DF" w14:paraId="244A1ED2" w14:textId="77777777" w:rsidTr="00992DC7">
        <w:tc>
          <w:tcPr>
            <w:tcW w:w="1131" w:type="dxa"/>
            <w:vMerge/>
            <w:vAlign w:val="center"/>
          </w:tcPr>
          <w:p w14:paraId="76928ED0" w14:textId="77777777" w:rsidR="009A5E06" w:rsidRPr="005B60DF" w:rsidRDefault="009A5E06" w:rsidP="008421D6">
            <w:pPr>
              <w:jc w:val="center"/>
              <w:rPr>
                <w:rFonts w:ascii="Times New Roman" w:hAnsi="Times New Roman" w:cs="Times New Roman"/>
                <w:color w:val="000000" w:themeColor="text1"/>
                <w:sz w:val="16"/>
                <w:szCs w:val="16"/>
              </w:rPr>
            </w:pPr>
          </w:p>
        </w:tc>
        <w:tc>
          <w:tcPr>
            <w:tcW w:w="862" w:type="dxa"/>
            <w:vMerge/>
            <w:vAlign w:val="center"/>
          </w:tcPr>
          <w:p w14:paraId="6F7DC7E8" w14:textId="77777777" w:rsidR="009A5E06" w:rsidRPr="005B60DF" w:rsidRDefault="009A5E06" w:rsidP="008421D6">
            <w:pPr>
              <w:jc w:val="center"/>
              <w:rPr>
                <w:rFonts w:ascii="Times New Roman" w:hAnsi="Times New Roman" w:cs="Times New Roman"/>
                <w:i/>
                <w:color w:val="000000" w:themeColor="text1"/>
                <w:sz w:val="16"/>
                <w:szCs w:val="16"/>
              </w:rPr>
            </w:pPr>
          </w:p>
        </w:tc>
        <w:tc>
          <w:tcPr>
            <w:tcW w:w="4783" w:type="dxa"/>
            <w:vAlign w:val="center"/>
          </w:tcPr>
          <w:p w14:paraId="476B0358" w14:textId="5AA489A9" w:rsidR="009A5E06" w:rsidRPr="005B60DF" w:rsidRDefault="009A5E06"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PEVuZE5vdGU+PENpdGU+PEF1dGhvcj5MaXU8L0F1dGhvcj48WWVhcj4yMDE4PC9ZZWFyPjxSZWNO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MaXU8L0F1dGhvcj48WWVhcj4yMDE4PC9ZZWFyPjxSZWNO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98, 99]</w:t>
            </w:r>
            <w:r w:rsidRPr="005B60DF">
              <w:rPr>
                <w:rFonts w:ascii="Times New Roman" w:hAnsi="Times New Roman" w:cs="Times New Roman"/>
                <w:color w:val="000000" w:themeColor="text1"/>
                <w:sz w:val="16"/>
                <w:szCs w:val="16"/>
              </w:rPr>
              <w:fldChar w:fldCharType="end"/>
            </w:r>
          </w:p>
        </w:tc>
        <w:tc>
          <w:tcPr>
            <w:tcW w:w="6691" w:type="dxa"/>
            <w:vAlign w:val="center"/>
          </w:tcPr>
          <w:p w14:paraId="6F6C2EBE" w14:textId="77777777" w:rsidR="009A5E06" w:rsidRPr="005B60DF" w:rsidRDefault="009A5E06" w:rsidP="008421D6">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Cold air stimulation instigates airway inflammation and remodeling via the upregulation of </w:t>
            </w:r>
            <w:r w:rsidRPr="005B60DF">
              <w:rPr>
                <w:rFonts w:ascii="Times New Roman" w:hAnsi="Times New Roman" w:cs="Times New Roman"/>
                <w:i/>
                <w:color w:val="000000" w:themeColor="text1"/>
                <w:sz w:val="16"/>
                <w:szCs w:val="16"/>
              </w:rPr>
              <w:t>TRPM8</w:t>
            </w:r>
            <w:r w:rsidRPr="005B60DF">
              <w:rPr>
                <w:rFonts w:ascii="Times New Roman" w:hAnsi="Times New Roman" w:cs="Times New Roman"/>
                <w:color w:val="000000" w:themeColor="text1"/>
                <w:sz w:val="16"/>
                <w:szCs w:val="16"/>
              </w:rPr>
              <w:t xml:space="preserve">, and that </w:t>
            </w:r>
            <w:r w:rsidRPr="005B60DF">
              <w:rPr>
                <w:rFonts w:ascii="Times New Roman" w:hAnsi="Times New Roman" w:cs="Times New Roman"/>
                <w:i/>
                <w:color w:val="000000" w:themeColor="text1"/>
                <w:sz w:val="16"/>
                <w:szCs w:val="16"/>
              </w:rPr>
              <w:t>TRPM8</w:t>
            </w:r>
            <w:r w:rsidRPr="005B60DF">
              <w:rPr>
                <w:rFonts w:ascii="Times New Roman" w:hAnsi="Times New Roman" w:cs="Times New Roman"/>
                <w:color w:val="000000" w:themeColor="text1"/>
                <w:sz w:val="16"/>
                <w:szCs w:val="16"/>
              </w:rPr>
              <w:t xml:space="preserve"> knockdown significantly mitigates these responses by inhibiting the mitogen-activated protein kinase and nuclear factor-</w:t>
            </w:r>
            <w:proofErr w:type="spellStart"/>
            <w:r w:rsidRPr="005B60DF">
              <w:rPr>
                <w:rFonts w:ascii="Times New Roman" w:hAnsi="Times New Roman" w:cs="Times New Roman"/>
                <w:color w:val="000000" w:themeColor="text1"/>
                <w:sz w:val="16"/>
                <w:szCs w:val="16"/>
              </w:rPr>
              <w:t>κB</w:t>
            </w:r>
            <w:proofErr w:type="spellEnd"/>
            <w:r w:rsidRPr="005B60DF">
              <w:rPr>
                <w:rFonts w:ascii="Times New Roman" w:hAnsi="Times New Roman" w:cs="Times New Roman"/>
                <w:color w:val="000000" w:themeColor="text1"/>
                <w:sz w:val="16"/>
                <w:szCs w:val="16"/>
              </w:rPr>
              <w:t xml:space="preserve"> pathways.</w:t>
            </w:r>
          </w:p>
        </w:tc>
      </w:tr>
      <w:tr w:rsidR="009A5E06" w:rsidRPr="005B60DF" w14:paraId="54A90930" w14:textId="77777777" w:rsidTr="00992DC7">
        <w:tc>
          <w:tcPr>
            <w:tcW w:w="1131" w:type="dxa"/>
            <w:vMerge/>
            <w:vAlign w:val="center"/>
          </w:tcPr>
          <w:p w14:paraId="4A8D1210" w14:textId="77777777" w:rsidR="009A5E06" w:rsidRPr="005B60DF" w:rsidRDefault="009A5E06" w:rsidP="008421D6">
            <w:pPr>
              <w:jc w:val="center"/>
              <w:rPr>
                <w:rFonts w:ascii="Times New Roman" w:hAnsi="Times New Roman" w:cs="Times New Roman"/>
                <w:color w:val="000000" w:themeColor="text1"/>
                <w:sz w:val="16"/>
                <w:szCs w:val="16"/>
              </w:rPr>
            </w:pPr>
          </w:p>
        </w:tc>
        <w:tc>
          <w:tcPr>
            <w:tcW w:w="862" w:type="dxa"/>
            <w:vMerge w:val="restart"/>
            <w:vAlign w:val="center"/>
          </w:tcPr>
          <w:p w14:paraId="20FADD5C" w14:textId="77777777" w:rsidR="009A5E06" w:rsidRPr="005B60DF" w:rsidRDefault="009A5E06" w:rsidP="008421D6">
            <w:pPr>
              <w:jc w:val="center"/>
              <w:rPr>
                <w:rFonts w:ascii="Times New Roman" w:hAnsi="Times New Roman" w:cs="Times New Roman"/>
                <w:i/>
                <w:color w:val="000000" w:themeColor="text1"/>
                <w:sz w:val="16"/>
                <w:szCs w:val="16"/>
              </w:rPr>
            </w:pPr>
            <w:r w:rsidRPr="005B60DF">
              <w:rPr>
                <w:rFonts w:ascii="Times New Roman" w:hAnsi="Times New Roman" w:cs="Times New Roman"/>
                <w:i/>
                <w:color w:val="000000" w:themeColor="text1"/>
                <w:sz w:val="16"/>
                <w:szCs w:val="16"/>
              </w:rPr>
              <w:t>TRPA1</w:t>
            </w:r>
          </w:p>
        </w:tc>
        <w:tc>
          <w:tcPr>
            <w:tcW w:w="4783" w:type="dxa"/>
            <w:vAlign w:val="center"/>
          </w:tcPr>
          <w:p w14:paraId="530ADB54" w14:textId="4B10D311" w:rsidR="009A5E06" w:rsidRPr="005B60DF" w:rsidRDefault="009A5E06"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ZXl3b3Jkcz48ZGF0ZXM+PHllYXI+MjAyMTwveWVhcj48cHViLWRhdGVzPjxkYXRlPk5vdiAyPC9k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FbGl0dDwvQXV0aG9yPjxZZWFyPjIwMDY8L1llYXI+PFJl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NDYwLTM8L3BhZ2VzPjx2b2x1bWU+NTM2PC92b2x1bWU+PG51bWJlcj43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IyOTU8L3BhZ2VzPjx2b2x1bWU+Nzwvdm9sdW1lPjxudW1i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==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00934C77" w:rsidRPr="005B60DF">
              <w:rPr>
                <w:rFonts w:ascii="Times New Roman" w:hAnsi="Times New Roman" w:cs="Times New Roman"/>
                <w:color w:val="000000" w:themeColor="text1"/>
                <w:sz w:val="16"/>
                <w:szCs w:val="16"/>
              </w:rPr>
              <w:fldChar w:fldCharType="begin">
                <w:fldData xml:space="preserve">ZXl3b3Jkcz48ZGF0ZXM+PHllYXI+MjAyMTwveWVhcj48cHViLWRhdGVzPjxkYXRlPk5vdiAyPC9k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78, 83-85, 88, 89, 91, 94, 96, 100-107]</w:t>
            </w:r>
            <w:r w:rsidRPr="005B60DF">
              <w:rPr>
                <w:rFonts w:ascii="Times New Roman" w:hAnsi="Times New Roman" w:cs="Times New Roman"/>
                <w:color w:val="000000" w:themeColor="text1"/>
                <w:sz w:val="16"/>
                <w:szCs w:val="16"/>
              </w:rPr>
              <w:fldChar w:fldCharType="end"/>
            </w:r>
          </w:p>
        </w:tc>
        <w:tc>
          <w:tcPr>
            <w:tcW w:w="6691" w:type="dxa"/>
            <w:vAlign w:val="center"/>
          </w:tcPr>
          <w:p w14:paraId="628CF53D" w14:textId="45D747D1" w:rsidR="009A5E06" w:rsidRPr="005B60DF" w:rsidRDefault="009A5E06" w:rsidP="008421D6">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TRPA1 is known as the wasabi receptor, it is activated by noxious cold (&lt;</w:t>
            </w:r>
            <w:r w:rsidR="005E3C77" w:rsidRPr="005B60DF">
              <w:rPr>
                <w:rFonts w:ascii="Times New Roman" w:hAnsi="Times New Roman" w:cs="Times New Roman"/>
                <w:color w:val="000000" w:themeColor="text1"/>
                <w:sz w:val="16"/>
                <w:szCs w:val="16"/>
              </w:rPr>
              <w:t xml:space="preserve"> </w:t>
            </w:r>
            <w:r w:rsidRPr="005B60DF">
              <w:rPr>
                <w:rFonts w:ascii="Times New Roman" w:hAnsi="Times New Roman" w:cs="Times New Roman"/>
                <w:color w:val="000000" w:themeColor="text1"/>
                <w:sz w:val="16"/>
                <w:szCs w:val="16"/>
              </w:rPr>
              <w:t>17°C) and various pungent natural compounds like those found in wasabi, garlic, and onions. It is mainly involved in nociception and inflammation.</w:t>
            </w:r>
          </w:p>
        </w:tc>
      </w:tr>
      <w:tr w:rsidR="009A5E06" w:rsidRPr="005B60DF" w14:paraId="0FADFD2D" w14:textId="77777777" w:rsidTr="00992DC7">
        <w:tc>
          <w:tcPr>
            <w:tcW w:w="1131" w:type="dxa"/>
            <w:vMerge/>
            <w:vAlign w:val="center"/>
          </w:tcPr>
          <w:p w14:paraId="73D26315" w14:textId="77777777" w:rsidR="009A5E06" w:rsidRPr="005B60DF" w:rsidRDefault="009A5E06" w:rsidP="008421D6">
            <w:pPr>
              <w:jc w:val="center"/>
              <w:rPr>
                <w:rFonts w:ascii="Times New Roman" w:hAnsi="Times New Roman" w:cs="Times New Roman"/>
                <w:color w:val="000000" w:themeColor="text1"/>
                <w:sz w:val="16"/>
                <w:szCs w:val="16"/>
              </w:rPr>
            </w:pPr>
          </w:p>
        </w:tc>
        <w:tc>
          <w:tcPr>
            <w:tcW w:w="862" w:type="dxa"/>
            <w:vMerge/>
            <w:vAlign w:val="center"/>
          </w:tcPr>
          <w:p w14:paraId="69300500" w14:textId="77777777" w:rsidR="009A5E06" w:rsidRPr="005B60DF" w:rsidRDefault="009A5E06" w:rsidP="008421D6">
            <w:pPr>
              <w:jc w:val="center"/>
              <w:rPr>
                <w:rFonts w:ascii="Times New Roman" w:hAnsi="Times New Roman" w:cs="Times New Roman"/>
                <w:i/>
                <w:color w:val="000000" w:themeColor="text1"/>
                <w:sz w:val="16"/>
                <w:szCs w:val="16"/>
              </w:rPr>
            </w:pPr>
          </w:p>
        </w:tc>
        <w:tc>
          <w:tcPr>
            <w:tcW w:w="4783" w:type="dxa"/>
            <w:vAlign w:val="center"/>
          </w:tcPr>
          <w:p w14:paraId="723CD240" w14:textId="4B5DA87C" w:rsidR="009A5E06" w:rsidRPr="005B60DF" w:rsidRDefault="009A5E06"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PEVuZE5vdGU+PENpdGU+PEF1dGhvcj5ZYW1ha2k8L0F1dGhvcj48WWVhcj4yMDIxPC9ZZWFyPjxS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YwOS02MTg8L3BhZ2VzPjx2b2x1bWU+MTYy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ZYW1ha2k8L0F1dGhvcj48WWVhcj4yMDIxPC9ZZWFyPjxS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YwOS02MTg8L3BhZ2VzPjx2b2x1bWU+MTYy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99, 108]</w:t>
            </w:r>
            <w:r w:rsidRPr="005B60DF">
              <w:rPr>
                <w:rFonts w:ascii="Times New Roman" w:hAnsi="Times New Roman" w:cs="Times New Roman"/>
                <w:color w:val="000000" w:themeColor="text1"/>
                <w:sz w:val="16"/>
                <w:szCs w:val="16"/>
              </w:rPr>
              <w:fldChar w:fldCharType="end"/>
            </w:r>
          </w:p>
        </w:tc>
        <w:tc>
          <w:tcPr>
            <w:tcW w:w="6691" w:type="dxa"/>
            <w:vAlign w:val="center"/>
          </w:tcPr>
          <w:p w14:paraId="225AC7C1" w14:textId="77777777" w:rsidR="009A5E06" w:rsidRPr="005B60DF" w:rsidRDefault="009A5E06" w:rsidP="008421D6">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TRPA1 activation triggers neurogenic inflammation through the TLR4 or CGRP pathways, culminating in the release of artemin and GFRα3 receptor activation, ultimately leading to the sensitization of TRPM8 channels and afferents.</w:t>
            </w:r>
          </w:p>
        </w:tc>
      </w:tr>
      <w:tr w:rsidR="009A5E06" w:rsidRPr="005B60DF" w14:paraId="0657D799" w14:textId="77777777" w:rsidTr="00992DC7">
        <w:tc>
          <w:tcPr>
            <w:tcW w:w="1131" w:type="dxa"/>
            <w:vMerge/>
            <w:vAlign w:val="center"/>
          </w:tcPr>
          <w:p w14:paraId="20D65475" w14:textId="77777777" w:rsidR="009A5E06" w:rsidRPr="005B60DF" w:rsidRDefault="009A5E06" w:rsidP="008421D6">
            <w:pPr>
              <w:jc w:val="center"/>
              <w:rPr>
                <w:rFonts w:ascii="Times New Roman" w:hAnsi="Times New Roman" w:cs="Times New Roman"/>
                <w:color w:val="000000" w:themeColor="text1"/>
                <w:sz w:val="16"/>
                <w:szCs w:val="16"/>
              </w:rPr>
            </w:pPr>
          </w:p>
        </w:tc>
        <w:tc>
          <w:tcPr>
            <w:tcW w:w="862" w:type="dxa"/>
            <w:vMerge w:val="restart"/>
            <w:vAlign w:val="center"/>
          </w:tcPr>
          <w:p w14:paraId="5972CD51" w14:textId="77777777" w:rsidR="009A5E06" w:rsidRPr="005B60DF" w:rsidRDefault="009A5E06" w:rsidP="008421D6">
            <w:pPr>
              <w:jc w:val="center"/>
              <w:rPr>
                <w:rFonts w:ascii="Times New Roman" w:hAnsi="Times New Roman" w:cs="Times New Roman"/>
                <w:i/>
                <w:color w:val="000000" w:themeColor="text1"/>
                <w:sz w:val="16"/>
                <w:szCs w:val="16"/>
              </w:rPr>
            </w:pPr>
            <w:r w:rsidRPr="005B60DF">
              <w:rPr>
                <w:rFonts w:ascii="Times New Roman" w:hAnsi="Times New Roman" w:cs="Times New Roman"/>
                <w:i/>
                <w:color w:val="000000" w:themeColor="text1"/>
                <w:sz w:val="16"/>
                <w:szCs w:val="16"/>
              </w:rPr>
              <w:t>TRPV1</w:t>
            </w:r>
          </w:p>
        </w:tc>
        <w:tc>
          <w:tcPr>
            <w:tcW w:w="4783" w:type="dxa"/>
            <w:vAlign w:val="center"/>
          </w:tcPr>
          <w:p w14:paraId="243B7AD6" w14:textId="08E63AE0" w:rsidR="009A5E06" w:rsidRPr="005B60DF" w:rsidRDefault="009A5E06"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PEVuZE5vdGU+PENpdGU+PEF1dGhvcj5Wb2V0czwvQXV0aG9yPjxZZWFyPjIwMDQ8L1llYXI+PFJl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zQ4LTU0PC9wYWdlcz48dm9sdW1lPjQzMDwvdm9sdW1lPjxudW1iZXI+NzAw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DYwLTM8L3BhZ2VzPjx2b2x1bWU+NTM2PC92b2x1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IyOTU8L3BhZ2VzPjx2b2x1bWU+Nzwv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Wb2V0czwvQXV0aG9yPjxZZWFyPjIwMDQ8L1llYXI+PFJl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zQ4LTU0PC9wYWdlcz48dm9sdW1lPjQzMDwvdm9sdW1lPjxudW1iZXI+NzAw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DYwLTM8L3BhZ2VzPjx2b2x1bWU+NTM2PC92b2x1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IyOTU8L3BhZ2VzPjx2b2x1bWU+Nzwv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76, 78, 88, 89, 91, 100, 102, 109]</w:t>
            </w:r>
            <w:r w:rsidRPr="005B60DF">
              <w:rPr>
                <w:rFonts w:ascii="Times New Roman" w:hAnsi="Times New Roman" w:cs="Times New Roman"/>
                <w:color w:val="000000" w:themeColor="text1"/>
                <w:sz w:val="16"/>
                <w:szCs w:val="16"/>
              </w:rPr>
              <w:fldChar w:fldCharType="end"/>
            </w:r>
          </w:p>
        </w:tc>
        <w:tc>
          <w:tcPr>
            <w:tcW w:w="6691" w:type="dxa"/>
            <w:vAlign w:val="center"/>
          </w:tcPr>
          <w:p w14:paraId="18E4387D" w14:textId="7ED76438" w:rsidR="009A5E06" w:rsidRPr="005B60DF" w:rsidRDefault="009A5E06" w:rsidP="008421D6">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TRPV1 is the capsaicin receptor and is sensitive to hot temperatures (&gt;</w:t>
            </w:r>
            <w:r w:rsidR="005E3C77" w:rsidRPr="005B60DF">
              <w:rPr>
                <w:rFonts w:ascii="Times New Roman" w:hAnsi="Times New Roman" w:cs="Times New Roman"/>
                <w:color w:val="000000" w:themeColor="text1"/>
                <w:sz w:val="16"/>
                <w:szCs w:val="16"/>
              </w:rPr>
              <w:t xml:space="preserve"> </w:t>
            </w:r>
            <w:r w:rsidRPr="005B60DF">
              <w:rPr>
                <w:rFonts w:ascii="Times New Roman" w:hAnsi="Times New Roman" w:cs="Times New Roman"/>
                <w:color w:val="000000" w:themeColor="text1"/>
                <w:sz w:val="16"/>
                <w:szCs w:val="16"/>
              </w:rPr>
              <w:t xml:space="preserve">43°C), capsaicin (the pungent compound in hot chili peppers), and acidic conditions. Its activation results in a sensation of burning pain. </w:t>
            </w:r>
            <w:r w:rsidRPr="005B60DF">
              <w:rPr>
                <w:rFonts w:ascii="Times New Roman" w:hAnsi="Times New Roman" w:cs="Times New Roman"/>
                <w:i/>
                <w:color w:val="000000" w:themeColor="text1"/>
                <w:sz w:val="16"/>
                <w:szCs w:val="16"/>
              </w:rPr>
              <w:t>TRPV1</w:t>
            </w:r>
            <w:r w:rsidRPr="005B60DF">
              <w:rPr>
                <w:rFonts w:ascii="Times New Roman" w:hAnsi="Times New Roman" w:cs="Times New Roman"/>
                <w:color w:val="000000" w:themeColor="text1"/>
                <w:sz w:val="16"/>
                <w:szCs w:val="16"/>
              </w:rPr>
              <w:t xml:space="preserve"> plays a critical role in heat and pain sensation and body temperature regulation.</w:t>
            </w:r>
          </w:p>
        </w:tc>
      </w:tr>
      <w:tr w:rsidR="009A5E06" w:rsidRPr="005B60DF" w14:paraId="150C1FAF" w14:textId="77777777" w:rsidTr="00992DC7">
        <w:tc>
          <w:tcPr>
            <w:tcW w:w="1131" w:type="dxa"/>
            <w:vMerge/>
            <w:vAlign w:val="center"/>
          </w:tcPr>
          <w:p w14:paraId="72F6C74B" w14:textId="77777777" w:rsidR="009A5E06" w:rsidRPr="005B60DF" w:rsidRDefault="009A5E06" w:rsidP="008421D6">
            <w:pPr>
              <w:jc w:val="center"/>
              <w:rPr>
                <w:rFonts w:ascii="Times New Roman" w:hAnsi="Times New Roman" w:cs="Times New Roman"/>
                <w:color w:val="000000" w:themeColor="text1"/>
                <w:sz w:val="16"/>
                <w:szCs w:val="16"/>
              </w:rPr>
            </w:pPr>
          </w:p>
        </w:tc>
        <w:tc>
          <w:tcPr>
            <w:tcW w:w="862" w:type="dxa"/>
            <w:vMerge/>
            <w:vAlign w:val="center"/>
          </w:tcPr>
          <w:p w14:paraId="004889BA" w14:textId="77777777" w:rsidR="009A5E06" w:rsidRPr="005B60DF" w:rsidRDefault="009A5E06" w:rsidP="008421D6">
            <w:pPr>
              <w:jc w:val="center"/>
              <w:rPr>
                <w:rFonts w:ascii="Times New Roman" w:hAnsi="Times New Roman" w:cs="Times New Roman"/>
                <w:i/>
                <w:color w:val="000000" w:themeColor="text1"/>
                <w:sz w:val="16"/>
                <w:szCs w:val="16"/>
              </w:rPr>
            </w:pPr>
          </w:p>
        </w:tc>
        <w:tc>
          <w:tcPr>
            <w:tcW w:w="4783" w:type="dxa"/>
            <w:vAlign w:val="center"/>
          </w:tcPr>
          <w:p w14:paraId="79D8533F" w14:textId="05751552" w:rsidR="009A5E06" w:rsidRPr="005B60DF" w:rsidRDefault="009A5E06"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PEVuZE5vdGU+PENpdGU+PEF1dGhvcj5TaW3DtWVzPC9BdXRob3I+PFllYXI+MjAxNzwvWWVhcj48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=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TaW3DtWVzPC9BdXRob3I+PFllYXI+MjAxNzwvWWVhcj48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=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99]</w:t>
            </w:r>
            <w:r w:rsidRPr="005B60DF">
              <w:rPr>
                <w:rFonts w:ascii="Times New Roman" w:hAnsi="Times New Roman" w:cs="Times New Roman"/>
                <w:color w:val="000000" w:themeColor="text1"/>
                <w:sz w:val="16"/>
                <w:szCs w:val="16"/>
              </w:rPr>
              <w:fldChar w:fldCharType="end"/>
            </w:r>
          </w:p>
        </w:tc>
        <w:tc>
          <w:tcPr>
            <w:tcW w:w="6691" w:type="dxa"/>
            <w:vAlign w:val="center"/>
          </w:tcPr>
          <w:p w14:paraId="7AFE9E4E" w14:textId="77777777" w:rsidR="009A5E06" w:rsidRPr="005B60DF" w:rsidRDefault="009A5E06" w:rsidP="008421D6">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TRPM8, TRPA1, and TRPV1 channels induced pain and inflammation, which were subsequently alleviated by the application of herbal medicine, demonstrating its therapeutic potential.</w:t>
            </w:r>
          </w:p>
        </w:tc>
      </w:tr>
      <w:tr w:rsidR="009A5E06" w:rsidRPr="005B60DF" w14:paraId="1D42E4B8" w14:textId="77777777" w:rsidTr="00992DC7">
        <w:tc>
          <w:tcPr>
            <w:tcW w:w="1131" w:type="dxa"/>
            <w:vMerge/>
            <w:vAlign w:val="center"/>
          </w:tcPr>
          <w:p w14:paraId="0D282E1B" w14:textId="77777777" w:rsidR="009A5E06" w:rsidRPr="005B60DF" w:rsidRDefault="009A5E06" w:rsidP="008421D6">
            <w:pPr>
              <w:jc w:val="center"/>
              <w:rPr>
                <w:rFonts w:ascii="Times New Roman" w:hAnsi="Times New Roman" w:cs="Times New Roman"/>
                <w:color w:val="000000" w:themeColor="text1"/>
                <w:sz w:val="16"/>
                <w:szCs w:val="16"/>
              </w:rPr>
            </w:pPr>
          </w:p>
        </w:tc>
        <w:tc>
          <w:tcPr>
            <w:tcW w:w="862" w:type="dxa"/>
            <w:vAlign w:val="center"/>
          </w:tcPr>
          <w:p w14:paraId="597D77C1" w14:textId="77777777" w:rsidR="009A5E06" w:rsidRPr="005B60DF" w:rsidRDefault="009A5E06" w:rsidP="008421D6">
            <w:pPr>
              <w:jc w:val="center"/>
              <w:rPr>
                <w:rFonts w:ascii="Times New Roman" w:hAnsi="Times New Roman" w:cs="Times New Roman"/>
                <w:i/>
                <w:color w:val="000000" w:themeColor="text1"/>
                <w:sz w:val="16"/>
                <w:szCs w:val="16"/>
              </w:rPr>
            </w:pPr>
            <w:r w:rsidRPr="005B60DF">
              <w:rPr>
                <w:rFonts w:ascii="Times New Roman" w:hAnsi="Times New Roman" w:cs="Times New Roman"/>
                <w:i/>
                <w:color w:val="000000" w:themeColor="text1"/>
                <w:sz w:val="16"/>
                <w:szCs w:val="16"/>
              </w:rPr>
              <w:t>TRPV2</w:t>
            </w:r>
          </w:p>
        </w:tc>
        <w:tc>
          <w:tcPr>
            <w:tcW w:w="4783" w:type="dxa"/>
            <w:vMerge w:val="restart"/>
            <w:vAlign w:val="center"/>
          </w:tcPr>
          <w:p w14:paraId="3D681EED" w14:textId="590D495E" w:rsidR="009A5E06" w:rsidRPr="005B60DF" w:rsidRDefault="009A5E06"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PEVuZE5vdGU+PENpdGU+PEF1dGhvcj5Ob3phZHplPC9BdXRob3I+PFllYXI+MjAxNjwvWWVhcj48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NDYwLTM8L3BhZ2VzPjx2b2x1bWU+NTM2PC92b2x1bWU+PG51bWJl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Ob3phZHplPC9BdXRob3I+PFllYXI+MjAxNjwvWWVhcj48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NDYwLTM8L3BhZ2VzPjx2b2x1bWU+NTM2PC92b2x1bWU+PG51bWJl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88, 89, 91]</w:t>
            </w:r>
            <w:r w:rsidRPr="005B60DF">
              <w:rPr>
                <w:rFonts w:ascii="Times New Roman" w:hAnsi="Times New Roman" w:cs="Times New Roman"/>
                <w:color w:val="000000" w:themeColor="text1"/>
                <w:sz w:val="16"/>
                <w:szCs w:val="16"/>
              </w:rPr>
              <w:fldChar w:fldCharType="end"/>
            </w:r>
          </w:p>
        </w:tc>
        <w:tc>
          <w:tcPr>
            <w:tcW w:w="6691" w:type="dxa"/>
            <w:vAlign w:val="center"/>
          </w:tcPr>
          <w:p w14:paraId="5E772E95" w14:textId="3DC065E1" w:rsidR="009A5E06" w:rsidRPr="005B60DF" w:rsidRDefault="009A5E06" w:rsidP="008421D6">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TRPV2 is activated by extreme heat (&gt;</w:t>
            </w:r>
            <w:r w:rsidR="005E3C77" w:rsidRPr="005B60DF">
              <w:rPr>
                <w:rFonts w:ascii="Times New Roman" w:hAnsi="Times New Roman" w:cs="Times New Roman"/>
                <w:color w:val="000000" w:themeColor="text1"/>
                <w:sz w:val="16"/>
                <w:szCs w:val="16"/>
              </w:rPr>
              <w:t xml:space="preserve"> </w:t>
            </w:r>
            <w:r w:rsidRPr="005B60DF">
              <w:rPr>
                <w:rFonts w:ascii="Times New Roman" w:hAnsi="Times New Roman" w:cs="Times New Roman"/>
                <w:color w:val="000000" w:themeColor="text1"/>
                <w:sz w:val="16"/>
                <w:szCs w:val="16"/>
              </w:rPr>
              <w:t>52°C) and plays a role in high-threshold heat nociception.</w:t>
            </w:r>
          </w:p>
        </w:tc>
      </w:tr>
      <w:tr w:rsidR="009A5E06" w:rsidRPr="005B60DF" w14:paraId="52477E67" w14:textId="77777777" w:rsidTr="00992DC7">
        <w:tc>
          <w:tcPr>
            <w:tcW w:w="1131" w:type="dxa"/>
            <w:vMerge/>
            <w:vAlign w:val="center"/>
          </w:tcPr>
          <w:p w14:paraId="2A4D3179" w14:textId="77777777" w:rsidR="009A5E06" w:rsidRPr="005B60DF" w:rsidRDefault="009A5E06" w:rsidP="008421D6">
            <w:pPr>
              <w:jc w:val="center"/>
              <w:rPr>
                <w:rFonts w:ascii="Times New Roman" w:hAnsi="Times New Roman" w:cs="Times New Roman"/>
                <w:color w:val="000000" w:themeColor="text1"/>
                <w:sz w:val="16"/>
                <w:szCs w:val="16"/>
              </w:rPr>
            </w:pPr>
          </w:p>
        </w:tc>
        <w:tc>
          <w:tcPr>
            <w:tcW w:w="862" w:type="dxa"/>
            <w:vAlign w:val="center"/>
          </w:tcPr>
          <w:p w14:paraId="6E6FC57F" w14:textId="77777777" w:rsidR="009A5E06" w:rsidRPr="005B60DF" w:rsidRDefault="009A5E06" w:rsidP="008421D6">
            <w:pPr>
              <w:jc w:val="center"/>
              <w:rPr>
                <w:rFonts w:ascii="Times New Roman" w:hAnsi="Times New Roman" w:cs="Times New Roman"/>
                <w:i/>
                <w:color w:val="000000" w:themeColor="text1"/>
                <w:sz w:val="16"/>
                <w:szCs w:val="16"/>
              </w:rPr>
            </w:pPr>
            <w:r w:rsidRPr="005B60DF">
              <w:rPr>
                <w:rFonts w:ascii="Times New Roman" w:hAnsi="Times New Roman" w:cs="Times New Roman"/>
                <w:i/>
                <w:color w:val="000000" w:themeColor="text1"/>
                <w:sz w:val="16"/>
                <w:szCs w:val="16"/>
              </w:rPr>
              <w:t>TRPV3</w:t>
            </w:r>
          </w:p>
        </w:tc>
        <w:tc>
          <w:tcPr>
            <w:tcW w:w="4783" w:type="dxa"/>
            <w:vMerge/>
            <w:vAlign w:val="center"/>
          </w:tcPr>
          <w:p w14:paraId="50F89179" w14:textId="77777777" w:rsidR="009A5E06" w:rsidRPr="005B60DF" w:rsidRDefault="009A5E06" w:rsidP="008421D6">
            <w:pPr>
              <w:jc w:val="center"/>
              <w:rPr>
                <w:rFonts w:ascii="Times New Roman" w:hAnsi="Times New Roman" w:cs="Times New Roman"/>
                <w:color w:val="000000" w:themeColor="text1"/>
                <w:sz w:val="16"/>
                <w:szCs w:val="16"/>
              </w:rPr>
            </w:pPr>
          </w:p>
        </w:tc>
        <w:tc>
          <w:tcPr>
            <w:tcW w:w="6691" w:type="dxa"/>
            <w:vAlign w:val="center"/>
          </w:tcPr>
          <w:p w14:paraId="6AF19E01" w14:textId="77777777" w:rsidR="009A5E06" w:rsidRPr="005B60DF" w:rsidRDefault="009A5E06" w:rsidP="008421D6">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TRPV3 (24–39°C) is expressed in keratinocytes of the skin and plays a role in maintaining skin homeostasis and hair morphogenesis.</w:t>
            </w:r>
          </w:p>
        </w:tc>
      </w:tr>
      <w:tr w:rsidR="009A5E06" w:rsidRPr="005B60DF" w14:paraId="0A23DCAB" w14:textId="77777777" w:rsidTr="00992DC7">
        <w:tc>
          <w:tcPr>
            <w:tcW w:w="1131" w:type="dxa"/>
            <w:vMerge/>
            <w:vAlign w:val="center"/>
          </w:tcPr>
          <w:p w14:paraId="1BC920F1" w14:textId="77777777" w:rsidR="009A5E06" w:rsidRPr="005B60DF" w:rsidRDefault="009A5E06" w:rsidP="008421D6">
            <w:pPr>
              <w:jc w:val="center"/>
              <w:rPr>
                <w:rFonts w:ascii="Times New Roman" w:hAnsi="Times New Roman" w:cs="Times New Roman"/>
                <w:color w:val="000000" w:themeColor="text1"/>
                <w:sz w:val="16"/>
                <w:szCs w:val="16"/>
              </w:rPr>
            </w:pPr>
          </w:p>
        </w:tc>
        <w:tc>
          <w:tcPr>
            <w:tcW w:w="862" w:type="dxa"/>
            <w:vAlign w:val="center"/>
          </w:tcPr>
          <w:p w14:paraId="0E018A22" w14:textId="77777777" w:rsidR="009A5E06" w:rsidRPr="005B60DF" w:rsidRDefault="009A5E06" w:rsidP="008421D6">
            <w:pPr>
              <w:jc w:val="center"/>
              <w:rPr>
                <w:rFonts w:ascii="Times New Roman" w:hAnsi="Times New Roman" w:cs="Times New Roman"/>
                <w:i/>
                <w:color w:val="000000" w:themeColor="text1"/>
                <w:sz w:val="16"/>
                <w:szCs w:val="16"/>
              </w:rPr>
            </w:pPr>
            <w:r w:rsidRPr="005B60DF">
              <w:rPr>
                <w:rFonts w:ascii="Times New Roman" w:hAnsi="Times New Roman" w:cs="Times New Roman"/>
                <w:i/>
                <w:color w:val="000000" w:themeColor="text1"/>
                <w:sz w:val="16"/>
                <w:szCs w:val="16"/>
              </w:rPr>
              <w:t>TRPV4</w:t>
            </w:r>
          </w:p>
        </w:tc>
        <w:tc>
          <w:tcPr>
            <w:tcW w:w="4783" w:type="dxa"/>
            <w:vMerge/>
            <w:vAlign w:val="center"/>
          </w:tcPr>
          <w:p w14:paraId="6C1CDFE3" w14:textId="77777777" w:rsidR="009A5E06" w:rsidRPr="005B60DF" w:rsidRDefault="009A5E06" w:rsidP="008421D6">
            <w:pPr>
              <w:jc w:val="center"/>
              <w:rPr>
                <w:rFonts w:ascii="Times New Roman" w:hAnsi="Times New Roman" w:cs="Times New Roman"/>
                <w:color w:val="000000" w:themeColor="text1"/>
                <w:sz w:val="16"/>
                <w:szCs w:val="16"/>
              </w:rPr>
            </w:pPr>
          </w:p>
        </w:tc>
        <w:tc>
          <w:tcPr>
            <w:tcW w:w="6691" w:type="dxa"/>
            <w:vAlign w:val="center"/>
          </w:tcPr>
          <w:p w14:paraId="2AC607BE" w14:textId="77777777" w:rsidR="009A5E06" w:rsidRPr="005B60DF" w:rsidRDefault="009A5E06" w:rsidP="008421D6">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TRPV4 (25–34°C) is found in multiple tissues and is involved in various physiological processes like osmoregulation, </w:t>
            </w:r>
            <w:proofErr w:type="spellStart"/>
            <w:r w:rsidRPr="005B60DF">
              <w:rPr>
                <w:rFonts w:ascii="Times New Roman" w:hAnsi="Times New Roman" w:cs="Times New Roman"/>
                <w:color w:val="000000" w:themeColor="text1"/>
                <w:sz w:val="16"/>
                <w:szCs w:val="16"/>
              </w:rPr>
              <w:t>mechanosensation</w:t>
            </w:r>
            <w:proofErr w:type="spellEnd"/>
            <w:r w:rsidRPr="005B60DF">
              <w:rPr>
                <w:rFonts w:ascii="Times New Roman" w:hAnsi="Times New Roman" w:cs="Times New Roman"/>
                <w:color w:val="000000" w:themeColor="text1"/>
                <w:sz w:val="16"/>
                <w:szCs w:val="16"/>
              </w:rPr>
              <w:t>, and nociception.</w:t>
            </w:r>
          </w:p>
        </w:tc>
      </w:tr>
      <w:tr w:rsidR="009A5E06" w:rsidRPr="005B60DF" w14:paraId="7C1C405A" w14:textId="77777777" w:rsidTr="00992DC7">
        <w:tc>
          <w:tcPr>
            <w:tcW w:w="1131" w:type="dxa"/>
            <w:vMerge/>
            <w:vAlign w:val="center"/>
          </w:tcPr>
          <w:p w14:paraId="1CD53B07" w14:textId="77777777" w:rsidR="009A5E06" w:rsidRPr="005B60DF" w:rsidRDefault="009A5E06" w:rsidP="008421D6">
            <w:pPr>
              <w:jc w:val="center"/>
              <w:rPr>
                <w:rFonts w:ascii="Times New Roman" w:hAnsi="Times New Roman" w:cs="Times New Roman"/>
                <w:color w:val="000000" w:themeColor="text1"/>
                <w:sz w:val="16"/>
                <w:szCs w:val="16"/>
              </w:rPr>
            </w:pPr>
          </w:p>
        </w:tc>
        <w:tc>
          <w:tcPr>
            <w:tcW w:w="862" w:type="dxa"/>
            <w:vAlign w:val="center"/>
          </w:tcPr>
          <w:p w14:paraId="3B464A25" w14:textId="77777777" w:rsidR="009A5E06" w:rsidRPr="005B60DF" w:rsidRDefault="009A5E06" w:rsidP="008421D6">
            <w:pPr>
              <w:jc w:val="center"/>
              <w:rPr>
                <w:rFonts w:ascii="Times New Roman" w:hAnsi="Times New Roman" w:cs="Times New Roman"/>
                <w:i/>
                <w:color w:val="000000" w:themeColor="text1"/>
                <w:sz w:val="16"/>
                <w:szCs w:val="16"/>
              </w:rPr>
            </w:pPr>
            <w:r w:rsidRPr="005B60DF">
              <w:rPr>
                <w:rFonts w:ascii="Times New Roman" w:hAnsi="Times New Roman" w:cs="Times New Roman"/>
                <w:i/>
                <w:color w:val="000000" w:themeColor="text1"/>
                <w:sz w:val="16"/>
                <w:szCs w:val="16"/>
              </w:rPr>
              <w:t>TRPM2</w:t>
            </w:r>
          </w:p>
        </w:tc>
        <w:tc>
          <w:tcPr>
            <w:tcW w:w="4783" w:type="dxa"/>
            <w:vMerge w:val="restart"/>
            <w:vAlign w:val="center"/>
          </w:tcPr>
          <w:p w14:paraId="129735AD" w14:textId="78E0F135" w:rsidR="009A5E06" w:rsidRPr="005B60DF" w:rsidRDefault="009A5E06"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r>
            <w:r w:rsidR="00934C77" w:rsidRPr="005B60DF">
              <w:rPr>
                <w:rFonts w:ascii="Times New Roman" w:hAnsi="Times New Roman" w:cs="Times New Roman"/>
                <w:color w:val="000000" w:themeColor="text1"/>
                <w:sz w:val="16"/>
                <w:szCs w:val="16"/>
              </w:rPr>
              <w:instrText xml:space="preserve"> ADDIN EN.CITE &lt;EndNote&gt;&lt;Cite&gt;&lt;Author&gt;Tan&lt;/Author&gt;&lt;Year&gt;2016&lt;/Year&gt;&lt;RecNum&gt;178&lt;/RecNum&gt;&lt;DisplayText&gt;[89]&lt;/DisplayText&gt;&lt;record&gt;&lt;rec-number&gt;178&lt;/rec-number&gt;&lt;foreign-keys&gt;&lt;key app="EN" db-id="xp2xttsz0e0wvoewdtppwstv9evasatetxtz" timestamp="1684136984"&gt;178&lt;/key&gt;&lt;/foreign-keys&gt;&lt;ref-type name="Journal Article"&gt;17&lt;/ref-type&gt;&lt;contributors&gt;&lt;authors&gt;&lt;author&gt;Tan, C. H.&lt;/author&gt;&lt;author&gt;McNaughton, P. A.&lt;/author&gt;&lt;/authors&gt;&lt;/contributors&gt;&lt;titles&gt;&lt;title&gt;The TRPM2 ion channel is required for sensitivity to warmth&lt;/title&gt;&lt;secondary-title&gt;Nature&lt;/secondary-title&gt;&lt;alt-title&gt;Nature&lt;/alt-title&gt;&lt;/titles&gt;&lt;periodical&gt;&lt;full-title&gt;Nature&lt;/full-title&gt;&lt;abbr-1&gt;Nature&lt;/abbr-1&gt;&lt;/periodical&gt;&lt;alt-periodical&gt;&lt;full-title&gt;Nature&lt;/full-title&gt;&lt;abbr-1&gt;Nature&lt;/abbr-1&gt;&lt;/alt-periodical&gt;&lt;pages&gt;460-3&lt;/pages&gt;&lt;volume&gt;536&lt;/volume&gt;&lt;number&gt;7617&lt;/number&gt;&lt;edition&gt;2016/08/18&lt;/edition&gt;&lt;keywords&gt;&lt;keyword&gt;Animals&lt;/keyword&gt;&lt;keyword&gt;Avoidance Learning&lt;/keyword&gt;&lt;keyword&gt;Calcium/analysis/metabolism&lt;/keyword&gt;&lt;keyword&gt;Calcium Signaling&lt;/keyword&gt;&lt;keyword&gt;Electrophysiology&lt;/keyword&gt;&lt;keyword&gt;*Hot Temperature&lt;/keyword&gt;&lt;keyword&gt;Male&lt;/keyword&gt;&lt;keyword&gt;Mice&lt;/keyword&gt;&lt;keyword&gt;Mice, Inbred C57BL&lt;/keyword&gt;&lt;keyword&gt;Neurons/metabolism&lt;/keyword&gt;&lt;keyword&gt;Sequence Analysis, RNA&lt;/keyword&gt;&lt;keyword&gt;TRPM Cation Channels/deficiency/genetics/*metabolism&lt;/keyword&gt;&lt;/keywords&gt;&lt;dates&gt;&lt;year&gt;2016&lt;/year&gt;&lt;pub-dates&gt;&lt;date&gt;Aug 25&lt;/date&gt;&lt;/pub-dates&gt;&lt;/dates&gt;&lt;isbn&gt;0028-0836 (Print)&amp;#xD;0028-0836&lt;/isbn&gt;&lt;accession-num&gt;27533035&lt;/accession-num&gt;&lt;urls&gt;&lt;/urls&gt;&lt;custom2&gt;PMC5720344&lt;/custom2&gt;&lt;custom6&gt;EMS69059&lt;/custom6&gt;&lt;electronic-resource-num&gt;10.1038/nature19074&lt;/electronic-resource-num&gt;&lt;remote-database-provider&gt;NLM&lt;/remote-database-provider&gt;&lt;language&gt;eng&lt;/language&gt;&lt;/record&gt;&lt;/Cite&gt;&lt;/EndNote&gt;</w:instrText>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89]</w:t>
            </w:r>
            <w:r w:rsidRPr="005B60DF">
              <w:rPr>
                <w:rFonts w:ascii="Times New Roman" w:hAnsi="Times New Roman" w:cs="Times New Roman"/>
                <w:color w:val="000000" w:themeColor="text1"/>
                <w:sz w:val="16"/>
                <w:szCs w:val="16"/>
              </w:rPr>
              <w:fldChar w:fldCharType="end"/>
            </w:r>
          </w:p>
        </w:tc>
        <w:tc>
          <w:tcPr>
            <w:tcW w:w="6691" w:type="dxa"/>
            <w:vMerge w:val="restart"/>
            <w:vAlign w:val="center"/>
          </w:tcPr>
          <w:p w14:paraId="4DF2E538" w14:textId="77777777" w:rsidR="009A5E06" w:rsidRPr="005B60DF" w:rsidRDefault="009A5E06" w:rsidP="008421D6">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TRPM2 plays a critical role in thermal preference, compelling mice to seek cooler temperatures across a wide range from 23°C to over 38°C. On the other hand, there exists a notable co-expression of the newly discovered heat-sensitive mechanism, operative in the range of 34°C to 42°C, with the TRPV1 and TRPM3 channels.</w:t>
            </w:r>
          </w:p>
          <w:p w14:paraId="7A507819" w14:textId="77777777" w:rsidR="009A5E06" w:rsidRPr="005B60DF" w:rsidRDefault="009A5E06" w:rsidP="008421D6">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The activation of TRPV1, TRPM3, and ANO1 channels imparts a high-temperature, noxious-heat-avoidance signal.</w:t>
            </w:r>
          </w:p>
        </w:tc>
      </w:tr>
      <w:tr w:rsidR="009A5E06" w:rsidRPr="005B60DF" w14:paraId="70018DC9" w14:textId="77777777" w:rsidTr="00992DC7">
        <w:tc>
          <w:tcPr>
            <w:tcW w:w="1131" w:type="dxa"/>
            <w:vMerge/>
            <w:vAlign w:val="center"/>
          </w:tcPr>
          <w:p w14:paraId="62DDC4D7" w14:textId="77777777" w:rsidR="009A5E06" w:rsidRPr="005B60DF" w:rsidRDefault="009A5E06" w:rsidP="008421D6">
            <w:pPr>
              <w:jc w:val="center"/>
              <w:rPr>
                <w:rFonts w:ascii="Times New Roman" w:hAnsi="Times New Roman" w:cs="Times New Roman"/>
                <w:color w:val="000000" w:themeColor="text1"/>
                <w:sz w:val="16"/>
                <w:szCs w:val="16"/>
              </w:rPr>
            </w:pPr>
          </w:p>
        </w:tc>
        <w:tc>
          <w:tcPr>
            <w:tcW w:w="862" w:type="dxa"/>
            <w:vAlign w:val="center"/>
          </w:tcPr>
          <w:p w14:paraId="70D54797" w14:textId="77777777" w:rsidR="009A5E06" w:rsidRPr="005B60DF" w:rsidRDefault="009A5E06" w:rsidP="008421D6">
            <w:pPr>
              <w:jc w:val="center"/>
              <w:rPr>
                <w:rFonts w:ascii="Times New Roman" w:hAnsi="Times New Roman" w:cs="Times New Roman"/>
                <w:i/>
                <w:color w:val="000000" w:themeColor="text1"/>
                <w:sz w:val="16"/>
                <w:szCs w:val="16"/>
              </w:rPr>
            </w:pPr>
            <w:r w:rsidRPr="005B60DF">
              <w:rPr>
                <w:rFonts w:ascii="Times New Roman" w:hAnsi="Times New Roman" w:cs="Times New Roman"/>
                <w:i/>
                <w:color w:val="000000" w:themeColor="text1"/>
                <w:sz w:val="16"/>
                <w:szCs w:val="16"/>
              </w:rPr>
              <w:t>TRPM3</w:t>
            </w:r>
          </w:p>
        </w:tc>
        <w:tc>
          <w:tcPr>
            <w:tcW w:w="4783" w:type="dxa"/>
            <w:vMerge/>
            <w:vAlign w:val="center"/>
          </w:tcPr>
          <w:p w14:paraId="412863BE" w14:textId="77777777" w:rsidR="009A5E06" w:rsidRPr="005B60DF" w:rsidRDefault="009A5E06" w:rsidP="008421D6">
            <w:pPr>
              <w:jc w:val="center"/>
              <w:rPr>
                <w:rFonts w:ascii="Times New Roman" w:hAnsi="Times New Roman" w:cs="Times New Roman"/>
                <w:color w:val="000000" w:themeColor="text1"/>
                <w:sz w:val="16"/>
                <w:szCs w:val="16"/>
              </w:rPr>
            </w:pPr>
          </w:p>
        </w:tc>
        <w:tc>
          <w:tcPr>
            <w:tcW w:w="6691" w:type="dxa"/>
            <w:vMerge/>
            <w:vAlign w:val="center"/>
          </w:tcPr>
          <w:p w14:paraId="45873B7A" w14:textId="77777777" w:rsidR="009A5E06" w:rsidRPr="005B60DF" w:rsidRDefault="009A5E06" w:rsidP="008421D6">
            <w:pPr>
              <w:jc w:val="left"/>
              <w:rPr>
                <w:rFonts w:ascii="Times New Roman" w:hAnsi="Times New Roman" w:cs="Times New Roman"/>
                <w:color w:val="000000" w:themeColor="text1"/>
                <w:sz w:val="16"/>
                <w:szCs w:val="16"/>
              </w:rPr>
            </w:pPr>
          </w:p>
        </w:tc>
      </w:tr>
      <w:tr w:rsidR="009A5E06" w:rsidRPr="005B60DF" w14:paraId="119A0161" w14:textId="77777777" w:rsidTr="00992DC7">
        <w:trPr>
          <w:trHeight w:val="173"/>
        </w:trPr>
        <w:tc>
          <w:tcPr>
            <w:tcW w:w="1131" w:type="dxa"/>
            <w:vMerge/>
            <w:vAlign w:val="center"/>
          </w:tcPr>
          <w:p w14:paraId="06A94964" w14:textId="77777777" w:rsidR="009A5E06" w:rsidRPr="005B60DF" w:rsidRDefault="009A5E06" w:rsidP="008421D6">
            <w:pPr>
              <w:jc w:val="center"/>
              <w:rPr>
                <w:rFonts w:ascii="Times New Roman" w:hAnsi="Times New Roman" w:cs="Times New Roman"/>
                <w:color w:val="000000" w:themeColor="text1"/>
                <w:sz w:val="16"/>
                <w:szCs w:val="16"/>
              </w:rPr>
            </w:pPr>
          </w:p>
        </w:tc>
        <w:tc>
          <w:tcPr>
            <w:tcW w:w="862" w:type="dxa"/>
            <w:vAlign w:val="center"/>
          </w:tcPr>
          <w:p w14:paraId="27712E10" w14:textId="77777777" w:rsidR="009A5E06" w:rsidRPr="005B60DF" w:rsidRDefault="009A5E06" w:rsidP="008421D6">
            <w:pPr>
              <w:jc w:val="center"/>
              <w:rPr>
                <w:rFonts w:ascii="Times New Roman" w:hAnsi="Times New Roman" w:cs="Times New Roman"/>
                <w:i/>
                <w:color w:val="000000" w:themeColor="text1"/>
                <w:sz w:val="16"/>
                <w:szCs w:val="16"/>
              </w:rPr>
            </w:pPr>
            <w:r w:rsidRPr="005B60DF">
              <w:rPr>
                <w:rFonts w:ascii="Times New Roman" w:hAnsi="Times New Roman" w:cs="Times New Roman"/>
                <w:i/>
                <w:color w:val="000000" w:themeColor="text1"/>
                <w:sz w:val="16"/>
                <w:szCs w:val="16"/>
              </w:rPr>
              <w:t>ANO1</w:t>
            </w:r>
          </w:p>
        </w:tc>
        <w:tc>
          <w:tcPr>
            <w:tcW w:w="4783" w:type="dxa"/>
            <w:vMerge/>
            <w:vAlign w:val="center"/>
          </w:tcPr>
          <w:p w14:paraId="3C00E026" w14:textId="77777777" w:rsidR="009A5E06" w:rsidRPr="005B60DF" w:rsidRDefault="009A5E06" w:rsidP="008421D6">
            <w:pPr>
              <w:jc w:val="center"/>
              <w:rPr>
                <w:rFonts w:ascii="Times New Roman" w:hAnsi="Times New Roman" w:cs="Times New Roman"/>
                <w:color w:val="000000" w:themeColor="text1"/>
                <w:sz w:val="16"/>
                <w:szCs w:val="16"/>
              </w:rPr>
            </w:pPr>
          </w:p>
        </w:tc>
        <w:tc>
          <w:tcPr>
            <w:tcW w:w="6691" w:type="dxa"/>
            <w:vMerge/>
            <w:vAlign w:val="center"/>
          </w:tcPr>
          <w:p w14:paraId="08A3DE76" w14:textId="77777777" w:rsidR="009A5E06" w:rsidRPr="005B60DF" w:rsidRDefault="009A5E06" w:rsidP="008421D6">
            <w:pPr>
              <w:jc w:val="left"/>
              <w:rPr>
                <w:rFonts w:ascii="Times New Roman" w:hAnsi="Times New Roman" w:cs="Times New Roman"/>
                <w:color w:val="000000" w:themeColor="text1"/>
                <w:sz w:val="16"/>
                <w:szCs w:val="16"/>
              </w:rPr>
            </w:pPr>
          </w:p>
        </w:tc>
      </w:tr>
      <w:tr w:rsidR="009A5E06" w:rsidRPr="005B60DF" w14:paraId="7DC0002C" w14:textId="77777777" w:rsidTr="00992DC7">
        <w:trPr>
          <w:trHeight w:val="885"/>
        </w:trPr>
        <w:tc>
          <w:tcPr>
            <w:tcW w:w="1131" w:type="dxa"/>
            <w:vAlign w:val="center"/>
          </w:tcPr>
          <w:p w14:paraId="5C3395AB" w14:textId="77777777" w:rsidR="009A5E06" w:rsidRPr="005B60DF" w:rsidRDefault="009A5E06" w:rsidP="008421D6">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HSP</w:t>
            </w:r>
          </w:p>
        </w:tc>
        <w:tc>
          <w:tcPr>
            <w:tcW w:w="862" w:type="dxa"/>
            <w:vAlign w:val="center"/>
          </w:tcPr>
          <w:p w14:paraId="42019A23" w14:textId="77777777" w:rsidR="009A5E06" w:rsidRPr="005B60DF" w:rsidRDefault="009A5E06" w:rsidP="008421D6">
            <w:pPr>
              <w:jc w:val="center"/>
              <w:rPr>
                <w:rFonts w:ascii="Times New Roman" w:hAnsi="Times New Roman" w:cs="Times New Roman"/>
                <w:i/>
                <w:color w:val="000000" w:themeColor="text1"/>
                <w:sz w:val="16"/>
                <w:szCs w:val="16"/>
              </w:rPr>
            </w:pPr>
            <w:r w:rsidRPr="005B60DF">
              <w:rPr>
                <w:rFonts w:ascii="Times New Roman" w:hAnsi="Times New Roman" w:cs="Times New Roman"/>
                <w:i/>
                <w:color w:val="000000" w:themeColor="text1"/>
                <w:sz w:val="16"/>
                <w:szCs w:val="16"/>
              </w:rPr>
              <w:t>HSP70</w:t>
            </w:r>
          </w:p>
        </w:tc>
        <w:tc>
          <w:tcPr>
            <w:tcW w:w="4783" w:type="dxa"/>
            <w:vAlign w:val="center"/>
          </w:tcPr>
          <w:p w14:paraId="52830276" w14:textId="46B2C8D0" w:rsidR="009A5E06" w:rsidRPr="005B60DF" w:rsidRDefault="009A5E06"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PEVuZE5vdGU+PENpdGU+PEF1dGhvcj5LYW5la288L0F1dGhvcj48WWVhcj4yMDEyPC9ZZWFyPjxS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LYW5la288L0F1dGhvcj48WWVhcj4yMDEyPC9ZZWFyPjxS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110-114]</w:t>
            </w:r>
            <w:r w:rsidRPr="005B60DF">
              <w:rPr>
                <w:rFonts w:ascii="Times New Roman" w:hAnsi="Times New Roman" w:cs="Times New Roman"/>
                <w:color w:val="000000" w:themeColor="text1"/>
                <w:sz w:val="16"/>
                <w:szCs w:val="16"/>
              </w:rPr>
              <w:fldChar w:fldCharType="end"/>
            </w:r>
          </w:p>
        </w:tc>
        <w:tc>
          <w:tcPr>
            <w:tcW w:w="6691" w:type="dxa"/>
            <w:vAlign w:val="center"/>
          </w:tcPr>
          <w:p w14:paraId="0702493B" w14:textId="296C5A90" w:rsidR="009A5E06" w:rsidRPr="005B60DF" w:rsidRDefault="009A5E06" w:rsidP="008421D6">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HSP70, a heat shock protein, functions as a molecular chaperone, aiding in protein folding, refolding, and degradation. Its upregulation in response to cellular stress</w:t>
            </w:r>
            <w:r w:rsidR="005E3C77" w:rsidRPr="005B60DF">
              <w:rPr>
                <w:rFonts w:ascii="Times New Roman" w:hAnsi="Times New Roman" w:cs="Times New Roman"/>
                <w:color w:val="000000" w:themeColor="text1"/>
                <w:sz w:val="16"/>
                <w:szCs w:val="16"/>
              </w:rPr>
              <w:t xml:space="preserve"> </w:t>
            </w:r>
            <w:r w:rsidRPr="005B60DF">
              <w:rPr>
                <w:rFonts w:ascii="Times New Roman" w:hAnsi="Times New Roman" w:cs="Times New Roman"/>
                <w:color w:val="000000" w:themeColor="text1"/>
                <w:sz w:val="16"/>
                <w:szCs w:val="16"/>
              </w:rPr>
              <w:t>(oxidative, thermal stress) and anti-apoptotic properties play a pivotal role in cellular defense mechanisms, making it a noteworthy therapeutic target.</w:t>
            </w:r>
          </w:p>
        </w:tc>
      </w:tr>
      <w:tr w:rsidR="009A5E06" w:rsidRPr="005B60DF" w14:paraId="6954E95B" w14:textId="77777777" w:rsidTr="00992DC7">
        <w:tc>
          <w:tcPr>
            <w:tcW w:w="1131" w:type="dxa"/>
            <w:vMerge w:val="restart"/>
            <w:vAlign w:val="center"/>
          </w:tcPr>
          <w:p w14:paraId="49D38A79" w14:textId="77777777" w:rsidR="009A5E06" w:rsidRPr="005B60DF" w:rsidRDefault="009A5E06" w:rsidP="008421D6">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CIRBP</w:t>
            </w:r>
          </w:p>
        </w:tc>
        <w:tc>
          <w:tcPr>
            <w:tcW w:w="862" w:type="dxa"/>
            <w:vMerge w:val="restart"/>
            <w:vAlign w:val="center"/>
          </w:tcPr>
          <w:p w14:paraId="537432C6" w14:textId="77777777" w:rsidR="009A5E06" w:rsidRPr="005B60DF" w:rsidRDefault="009A5E06" w:rsidP="008421D6">
            <w:pPr>
              <w:jc w:val="center"/>
              <w:rPr>
                <w:rFonts w:ascii="Times New Roman" w:hAnsi="Times New Roman" w:cs="Times New Roman"/>
                <w:i/>
                <w:color w:val="000000" w:themeColor="text1"/>
                <w:sz w:val="16"/>
                <w:szCs w:val="16"/>
              </w:rPr>
            </w:pPr>
            <w:r w:rsidRPr="005B60DF">
              <w:rPr>
                <w:rFonts w:ascii="Times New Roman" w:hAnsi="Times New Roman" w:cs="Times New Roman"/>
                <w:i/>
                <w:color w:val="000000" w:themeColor="text1"/>
                <w:sz w:val="16"/>
                <w:szCs w:val="16"/>
              </w:rPr>
              <w:t>CIRBP</w:t>
            </w:r>
          </w:p>
        </w:tc>
        <w:tc>
          <w:tcPr>
            <w:tcW w:w="4783" w:type="dxa"/>
            <w:vAlign w:val="center"/>
          </w:tcPr>
          <w:p w14:paraId="2BCCC892" w14:textId="79046B5A" w:rsidR="009A5E06" w:rsidRPr="005B60DF" w:rsidRDefault="009A5E06"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PEVuZE5vdGU+PENpdGU+PEF1dGhvcj5EZSBMZWV1dzwvQXV0aG9yPjxZZWFyPjIwMDc8L1llYXI+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EZSBMZWV1dzwvQXV0aG9yPjxZZWFyPjIwMDc8L1llYXI+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115]</w:t>
            </w:r>
            <w:r w:rsidRPr="005B60DF">
              <w:rPr>
                <w:rFonts w:ascii="Times New Roman" w:hAnsi="Times New Roman" w:cs="Times New Roman"/>
                <w:color w:val="000000" w:themeColor="text1"/>
                <w:sz w:val="16"/>
                <w:szCs w:val="16"/>
              </w:rPr>
              <w:fldChar w:fldCharType="end"/>
            </w:r>
          </w:p>
        </w:tc>
        <w:tc>
          <w:tcPr>
            <w:tcW w:w="6691" w:type="dxa"/>
            <w:vAlign w:val="center"/>
          </w:tcPr>
          <w:p w14:paraId="6A375F6E" w14:textId="77777777" w:rsidR="009A5E06" w:rsidRPr="005B60DF" w:rsidRDefault="009A5E06" w:rsidP="008421D6">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The expression of </w:t>
            </w:r>
            <w:r w:rsidRPr="005B60DF">
              <w:rPr>
                <w:rFonts w:ascii="Times New Roman" w:hAnsi="Times New Roman" w:cs="Times New Roman"/>
                <w:i/>
                <w:color w:val="000000" w:themeColor="text1"/>
                <w:sz w:val="16"/>
                <w:szCs w:val="16"/>
              </w:rPr>
              <w:t>CIRBP</w:t>
            </w:r>
            <w:r w:rsidRPr="005B60DF">
              <w:rPr>
                <w:rFonts w:ascii="Times New Roman" w:hAnsi="Times New Roman" w:cs="Times New Roman"/>
                <w:color w:val="000000" w:themeColor="text1"/>
                <w:sz w:val="16"/>
                <w:szCs w:val="16"/>
              </w:rPr>
              <w:t xml:space="preserve"> was confirmed when cold shock, UV irradiation, and oxidative stress were given to the human cell line.</w:t>
            </w:r>
          </w:p>
        </w:tc>
      </w:tr>
      <w:tr w:rsidR="009A5E06" w:rsidRPr="005B60DF" w14:paraId="7549CCE4" w14:textId="77777777" w:rsidTr="00992DC7">
        <w:tc>
          <w:tcPr>
            <w:tcW w:w="1131" w:type="dxa"/>
            <w:vMerge/>
            <w:vAlign w:val="center"/>
          </w:tcPr>
          <w:p w14:paraId="7989458F" w14:textId="77777777" w:rsidR="009A5E06" w:rsidRPr="005B60DF" w:rsidRDefault="009A5E06" w:rsidP="008421D6">
            <w:pPr>
              <w:jc w:val="center"/>
              <w:rPr>
                <w:rFonts w:ascii="Times New Roman" w:hAnsi="Times New Roman" w:cs="Times New Roman"/>
                <w:color w:val="000000" w:themeColor="text1"/>
                <w:sz w:val="16"/>
                <w:szCs w:val="16"/>
              </w:rPr>
            </w:pPr>
          </w:p>
        </w:tc>
        <w:tc>
          <w:tcPr>
            <w:tcW w:w="862" w:type="dxa"/>
            <w:vMerge/>
            <w:vAlign w:val="center"/>
          </w:tcPr>
          <w:p w14:paraId="223E88AB" w14:textId="77777777" w:rsidR="009A5E06" w:rsidRPr="005B60DF" w:rsidRDefault="009A5E06" w:rsidP="008421D6">
            <w:pPr>
              <w:jc w:val="center"/>
              <w:rPr>
                <w:rFonts w:ascii="Times New Roman" w:hAnsi="Times New Roman" w:cs="Times New Roman"/>
                <w:i/>
                <w:color w:val="000000" w:themeColor="text1"/>
                <w:sz w:val="16"/>
                <w:szCs w:val="16"/>
              </w:rPr>
            </w:pPr>
          </w:p>
        </w:tc>
        <w:tc>
          <w:tcPr>
            <w:tcW w:w="4783" w:type="dxa"/>
            <w:vAlign w:val="center"/>
          </w:tcPr>
          <w:p w14:paraId="540DDC90" w14:textId="4C02C3CB" w:rsidR="009A5E06" w:rsidRPr="005B60DF" w:rsidRDefault="009A5E06"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PEVuZE5vdGU+PENpdGU+PEF1dGhvcj5Tb25uYTwvQXV0aG9yPjxZZWFyPjIwMDY8L1llYXI+PFJl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==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Tb25uYTwvQXV0aG9yPjxZZWFyPjIwMDY8L1llYXI+PFJl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==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91, 110, 114, 116-118]</w:t>
            </w:r>
            <w:r w:rsidRPr="005B60DF">
              <w:rPr>
                <w:rFonts w:ascii="Times New Roman" w:hAnsi="Times New Roman" w:cs="Times New Roman"/>
                <w:color w:val="000000" w:themeColor="text1"/>
                <w:sz w:val="16"/>
                <w:szCs w:val="16"/>
              </w:rPr>
              <w:fldChar w:fldCharType="end"/>
            </w:r>
          </w:p>
        </w:tc>
        <w:tc>
          <w:tcPr>
            <w:tcW w:w="6691" w:type="dxa"/>
            <w:vAlign w:val="center"/>
          </w:tcPr>
          <w:p w14:paraId="32D3755A" w14:textId="77777777" w:rsidR="009A5E06" w:rsidRPr="005B60DF" w:rsidRDefault="009A5E06" w:rsidP="008421D6">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CIRBP primarily binds RNA and directs its processing, modulating the expression of specific genes under cold stress. It performs a pivotal function in promoting cell survival in cold environments by stabilizing </w:t>
            </w:r>
            <w:proofErr w:type="gramStart"/>
            <w:r w:rsidRPr="005B60DF">
              <w:rPr>
                <w:rFonts w:ascii="Times New Roman" w:hAnsi="Times New Roman" w:cs="Times New Roman"/>
                <w:color w:val="000000" w:themeColor="text1"/>
                <w:sz w:val="16"/>
                <w:szCs w:val="16"/>
              </w:rPr>
              <w:t>particular mRNAs</w:t>
            </w:r>
            <w:proofErr w:type="gramEnd"/>
            <w:r w:rsidRPr="005B60DF">
              <w:rPr>
                <w:rFonts w:ascii="Times New Roman" w:hAnsi="Times New Roman" w:cs="Times New Roman"/>
                <w:color w:val="000000" w:themeColor="text1"/>
                <w:sz w:val="16"/>
                <w:szCs w:val="16"/>
              </w:rPr>
              <w:t xml:space="preserve"> and enabling their translation, thereby enhancing the production of proteins vital for cellular cold stress protection.</w:t>
            </w:r>
          </w:p>
        </w:tc>
      </w:tr>
      <w:tr w:rsidR="009A5E06" w:rsidRPr="005B60DF" w14:paraId="4C65FE1F" w14:textId="77777777" w:rsidTr="00992DC7">
        <w:tc>
          <w:tcPr>
            <w:tcW w:w="1131" w:type="dxa"/>
            <w:vMerge w:val="restart"/>
            <w:vAlign w:val="center"/>
          </w:tcPr>
          <w:p w14:paraId="2B4646CF" w14:textId="77777777" w:rsidR="009A5E06" w:rsidRPr="005B60DF" w:rsidRDefault="009A5E06" w:rsidP="008421D6">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Others</w:t>
            </w:r>
          </w:p>
        </w:tc>
        <w:tc>
          <w:tcPr>
            <w:tcW w:w="862" w:type="dxa"/>
            <w:vAlign w:val="center"/>
          </w:tcPr>
          <w:p w14:paraId="42172FF7" w14:textId="77777777" w:rsidR="009A5E06" w:rsidRPr="005B60DF" w:rsidRDefault="009A5E06" w:rsidP="008421D6">
            <w:pPr>
              <w:jc w:val="center"/>
              <w:rPr>
                <w:rFonts w:ascii="Times New Roman" w:hAnsi="Times New Roman" w:cs="Times New Roman"/>
                <w:i/>
                <w:color w:val="000000" w:themeColor="text1"/>
                <w:sz w:val="16"/>
                <w:szCs w:val="16"/>
              </w:rPr>
            </w:pPr>
            <w:r w:rsidRPr="005B60DF">
              <w:rPr>
                <w:rFonts w:ascii="Times New Roman" w:hAnsi="Times New Roman" w:cs="Times New Roman"/>
                <w:i/>
                <w:color w:val="000000" w:themeColor="text1"/>
                <w:sz w:val="16"/>
                <w:szCs w:val="16"/>
              </w:rPr>
              <w:t>CYP1A1</w:t>
            </w:r>
          </w:p>
        </w:tc>
        <w:tc>
          <w:tcPr>
            <w:tcW w:w="4783" w:type="dxa"/>
            <w:vAlign w:val="center"/>
          </w:tcPr>
          <w:p w14:paraId="0E97FC7D" w14:textId="4752C3D9" w:rsidR="009A5E06" w:rsidRPr="005B60DF" w:rsidRDefault="009A5E06"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PEVuZE5vdGU+PENpdGU+PEF1dGhvcj5QZXJlcGVjaGFldmE8L0F1dGhvcj48WWVhcj4yMDA2PC9Z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=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QZXJlcGVjaGFldmE8L0F1dGhvcj48WWVhcj4yMDA2PC9Z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=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119]</w:t>
            </w:r>
            <w:r w:rsidRPr="005B60DF">
              <w:rPr>
                <w:rFonts w:ascii="Times New Roman" w:hAnsi="Times New Roman" w:cs="Times New Roman"/>
                <w:color w:val="000000" w:themeColor="text1"/>
                <w:sz w:val="16"/>
                <w:szCs w:val="16"/>
              </w:rPr>
              <w:fldChar w:fldCharType="end"/>
            </w:r>
          </w:p>
        </w:tc>
        <w:tc>
          <w:tcPr>
            <w:tcW w:w="6691" w:type="dxa"/>
            <w:vAlign w:val="center"/>
          </w:tcPr>
          <w:p w14:paraId="77BDEE25" w14:textId="77777777" w:rsidR="009A5E06" w:rsidRPr="005B60DF" w:rsidRDefault="009A5E06" w:rsidP="008421D6">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In an </w:t>
            </w:r>
            <w:r w:rsidRPr="005B60DF">
              <w:rPr>
                <w:rFonts w:ascii="Times New Roman" w:hAnsi="Times New Roman" w:cs="Times New Roman"/>
                <w:i/>
                <w:color w:val="000000" w:themeColor="text1"/>
                <w:sz w:val="16"/>
                <w:szCs w:val="16"/>
              </w:rPr>
              <w:t>in vivo</w:t>
            </w:r>
            <w:r w:rsidRPr="005B60DF">
              <w:rPr>
                <w:rFonts w:ascii="Times New Roman" w:hAnsi="Times New Roman" w:cs="Times New Roman"/>
                <w:color w:val="000000" w:themeColor="text1"/>
                <w:sz w:val="16"/>
                <w:szCs w:val="16"/>
              </w:rPr>
              <w:t xml:space="preserve"> model exposed to a temperature of 4°C for a duration of 5 days, there was a noted increase in the mRNA level of </w:t>
            </w:r>
            <w:r w:rsidRPr="005B60DF">
              <w:rPr>
                <w:rFonts w:ascii="Times New Roman" w:hAnsi="Times New Roman" w:cs="Times New Roman"/>
                <w:i/>
                <w:color w:val="000000" w:themeColor="text1"/>
                <w:sz w:val="16"/>
                <w:szCs w:val="16"/>
              </w:rPr>
              <w:t>CYP1A.</w:t>
            </w:r>
          </w:p>
        </w:tc>
      </w:tr>
      <w:tr w:rsidR="009A5E06" w:rsidRPr="005B60DF" w14:paraId="15ED31F1" w14:textId="77777777" w:rsidTr="00992DC7">
        <w:tc>
          <w:tcPr>
            <w:tcW w:w="1131" w:type="dxa"/>
            <w:vMerge/>
            <w:vAlign w:val="center"/>
          </w:tcPr>
          <w:p w14:paraId="7FD2CEB0" w14:textId="77777777" w:rsidR="009A5E06" w:rsidRPr="005B60DF" w:rsidRDefault="009A5E06" w:rsidP="008421D6">
            <w:pPr>
              <w:jc w:val="center"/>
              <w:rPr>
                <w:rFonts w:ascii="Times New Roman" w:hAnsi="Times New Roman" w:cs="Times New Roman"/>
                <w:color w:val="000000" w:themeColor="text1"/>
                <w:sz w:val="16"/>
                <w:szCs w:val="16"/>
              </w:rPr>
            </w:pPr>
          </w:p>
        </w:tc>
        <w:tc>
          <w:tcPr>
            <w:tcW w:w="862" w:type="dxa"/>
            <w:vAlign w:val="center"/>
          </w:tcPr>
          <w:p w14:paraId="55503790" w14:textId="77777777" w:rsidR="009A5E06" w:rsidRPr="005B60DF" w:rsidRDefault="009A5E06" w:rsidP="008421D6">
            <w:pPr>
              <w:jc w:val="center"/>
              <w:rPr>
                <w:rFonts w:ascii="Times New Roman" w:hAnsi="Times New Roman" w:cs="Times New Roman"/>
                <w:i/>
                <w:color w:val="000000" w:themeColor="text1"/>
                <w:sz w:val="16"/>
                <w:szCs w:val="16"/>
              </w:rPr>
            </w:pPr>
            <w:r w:rsidRPr="005B60DF">
              <w:rPr>
                <w:rFonts w:ascii="Times New Roman" w:hAnsi="Times New Roman" w:cs="Times New Roman"/>
                <w:i/>
                <w:color w:val="000000" w:themeColor="text1"/>
                <w:sz w:val="16"/>
                <w:szCs w:val="16"/>
              </w:rPr>
              <w:t>RBM3</w:t>
            </w:r>
          </w:p>
        </w:tc>
        <w:tc>
          <w:tcPr>
            <w:tcW w:w="4783" w:type="dxa"/>
            <w:vAlign w:val="center"/>
          </w:tcPr>
          <w:p w14:paraId="01707272" w14:textId="7E2DE15C" w:rsidR="009A5E06" w:rsidRPr="005B60DF" w:rsidRDefault="009A5E06"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PEVuZE5vdGU+PENpdGU+PEF1dGhvcj5GdWppdGE8L0F1dGhvcj48WWVhcj4yMDE3PC9ZZWFyPjxS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==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GdWppdGE8L0F1dGhvcj48WWVhcj4yMDE3PC9ZZWFyPjxS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==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91, 114, 116]</w:t>
            </w:r>
            <w:r w:rsidRPr="005B60DF">
              <w:rPr>
                <w:rFonts w:ascii="Times New Roman" w:hAnsi="Times New Roman" w:cs="Times New Roman"/>
                <w:color w:val="000000" w:themeColor="text1"/>
                <w:sz w:val="16"/>
                <w:szCs w:val="16"/>
              </w:rPr>
              <w:fldChar w:fldCharType="end"/>
            </w:r>
          </w:p>
        </w:tc>
        <w:tc>
          <w:tcPr>
            <w:tcW w:w="6691" w:type="dxa"/>
            <w:vAlign w:val="center"/>
          </w:tcPr>
          <w:p w14:paraId="51E33ECD" w14:textId="77777777" w:rsidR="009A5E06" w:rsidRPr="005B60DF" w:rsidRDefault="009A5E06" w:rsidP="008421D6">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the induction of RBM3 occurs in response to cold stress, both </w:t>
            </w:r>
            <w:r w:rsidRPr="005B60DF">
              <w:rPr>
                <w:rFonts w:ascii="Times New Roman" w:hAnsi="Times New Roman" w:cs="Times New Roman"/>
                <w:i/>
                <w:color w:val="000000" w:themeColor="text1"/>
                <w:sz w:val="16"/>
                <w:szCs w:val="16"/>
              </w:rPr>
              <w:t>in vitro</w:t>
            </w:r>
            <w:r w:rsidRPr="005B60DF">
              <w:rPr>
                <w:rFonts w:ascii="Times New Roman" w:hAnsi="Times New Roman" w:cs="Times New Roman"/>
                <w:color w:val="000000" w:themeColor="text1"/>
                <w:sz w:val="16"/>
                <w:szCs w:val="16"/>
              </w:rPr>
              <w:t xml:space="preserve"> and </w:t>
            </w:r>
            <w:r w:rsidRPr="005B60DF">
              <w:rPr>
                <w:rFonts w:ascii="Times New Roman" w:hAnsi="Times New Roman" w:cs="Times New Roman"/>
                <w:i/>
                <w:color w:val="000000" w:themeColor="text1"/>
                <w:sz w:val="16"/>
                <w:szCs w:val="16"/>
              </w:rPr>
              <w:t>in vivo</w:t>
            </w:r>
            <w:r w:rsidRPr="005B60DF">
              <w:rPr>
                <w:rFonts w:ascii="Times New Roman" w:hAnsi="Times New Roman" w:cs="Times New Roman"/>
                <w:color w:val="000000" w:themeColor="text1"/>
                <w:sz w:val="16"/>
                <w:szCs w:val="16"/>
              </w:rPr>
              <w:t>.</w:t>
            </w:r>
          </w:p>
        </w:tc>
      </w:tr>
      <w:tr w:rsidR="009A5E06" w:rsidRPr="005B60DF" w14:paraId="4CD45087" w14:textId="77777777" w:rsidTr="00992DC7">
        <w:tc>
          <w:tcPr>
            <w:tcW w:w="1131" w:type="dxa"/>
            <w:vMerge/>
            <w:vAlign w:val="center"/>
          </w:tcPr>
          <w:p w14:paraId="47A1A5F8" w14:textId="77777777" w:rsidR="009A5E06" w:rsidRPr="005B60DF" w:rsidRDefault="009A5E06" w:rsidP="008421D6">
            <w:pPr>
              <w:jc w:val="center"/>
              <w:rPr>
                <w:rFonts w:ascii="Times New Roman" w:hAnsi="Times New Roman" w:cs="Times New Roman"/>
                <w:color w:val="000000" w:themeColor="text1"/>
                <w:sz w:val="16"/>
                <w:szCs w:val="16"/>
              </w:rPr>
            </w:pPr>
          </w:p>
        </w:tc>
        <w:tc>
          <w:tcPr>
            <w:tcW w:w="862" w:type="dxa"/>
            <w:vAlign w:val="center"/>
          </w:tcPr>
          <w:p w14:paraId="1F68F682" w14:textId="77777777" w:rsidR="009A5E06" w:rsidRPr="005B60DF" w:rsidRDefault="009A5E06" w:rsidP="008421D6">
            <w:pPr>
              <w:jc w:val="center"/>
              <w:rPr>
                <w:rFonts w:ascii="Times New Roman" w:hAnsi="Times New Roman" w:cs="Times New Roman"/>
                <w:i/>
                <w:color w:val="000000" w:themeColor="text1"/>
                <w:sz w:val="16"/>
                <w:szCs w:val="16"/>
              </w:rPr>
            </w:pPr>
            <w:r w:rsidRPr="005B60DF">
              <w:rPr>
                <w:rFonts w:ascii="Times New Roman" w:hAnsi="Times New Roman" w:cs="Times New Roman"/>
                <w:i/>
                <w:color w:val="000000" w:themeColor="text1"/>
                <w:sz w:val="16"/>
                <w:szCs w:val="16"/>
              </w:rPr>
              <w:t>COMT</w:t>
            </w:r>
          </w:p>
        </w:tc>
        <w:tc>
          <w:tcPr>
            <w:tcW w:w="4783" w:type="dxa"/>
            <w:vMerge w:val="restart"/>
            <w:vAlign w:val="center"/>
          </w:tcPr>
          <w:p w14:paraId="18C5A3C8" w14:textId="096FC3AC" w:rsidR="009A5E06" w:rsidRPr="005B60DF" w:rsidRDefault="009A5E06" w:rsidP="00934C77">
            <w:pPr>
              <w:jc w:val="center"/>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fldChar w:fldCharType="begin">
                <w:fldData xml:space="preserve">PEVuZE5vdGU+PENpdGU+PEF1dGhvcj5LaW08L0F1dGhvcj48WWVhcj4yMDA2PC9ZZWFyPjxSZWNO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</w:fldData>
              </w:fldChar>
            </w:r>
            <w:r w:rsidR="00934C77" w:rsidRPr="005B60DF">
              <w:rPr>
                <w:rFonts w:ascii="Times New Roman" w:hAnsi="Times New Roman" w:cs="Times New Roman"/>
                <w:color w:val="000000" w:themeColor="text1"/>
                <w:sz w:val="16"/>
                <w:szCs w:val="16"/>
              </w:rPr>
              <w:instrText xml:space="preserve"> ADDIN EN.CITE </w:instrText>
            </w:r>
            <w:r w:rsidR="00934C77" w:rsidRPr="005B60DF">
              <w:rPr>
                <w:rFonts w:ascii="Times New Roman" w:hAnsi="Times New Roman" w:cs="Times New Roman"/>
                <w:color w:val="000000" w:themeColor="text1"/>
                <w:sz w:val="16"/>
                <w:szCs w:val="16"/>
              </w:rPr>
              <w:fldChar w:fldCharType="begin">
                <w:fldData xml:space="preserve">PEVuZE5vdGU+PENpdGU+PEF1dGhvcj5LaW08L0F1dGhvcj48WWVhcj4yMDA2PC9ZZWFyPjxSZWNO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</w:fldData>
              </w:fldChar>
            </w:r>
            <w:r w:rsidR="00934C77" w:rsidRPr="005B60DF">
              <w:rPr>
                <w:rFonts w:ascii="Times New Roman" w:hAnsi="Times New Roman" w:cs="Times New Roman"/>
                <w:color w:val="000000" w:themeColor="text1"/>
                <w:sz w:val="16"/>
                <w:szCs w:val="16"/>
              </w:rPr>
              <w:instrText xml:space="preserve"> ADDIN EN.CITE.DATA </w:instrText>
            </w:r>
            <w:r w:rsidR="00934C77" w:rsidRPr="005B60DF">
              <w:rPr>
                <w:rFonts w:ascii="Times New Roman" w:hAnsi="Times New Roman" w:cs="Times New Roman"/>
                <w:color w:val="000000" w:themeColor="text1"/>
                <w:sz w:val="16"/>
                <w:szCs w:val="16"/>
              </w:rPr>
            </w:r>
            <w:r w:rsidR="00934C77" w:rsidRPr="005B60DF">
              <w:rPr>
                <w:rFonts w:ascii="Times New Roman" w:hAnsi="Times New Roman" w:cs="Times New Roman"/>
                <w:color w:val="000000" w:themeColor="text1"/>
                <w:sz w:val="16"/>
                <w:szCs w:val="16"/>
              </w:rPr>
              <w:fldChar w:fldCharType="end"/>
            </w:r>
            <w:r w:rsidRPr="005B60DF">
              <w:rPr>
                <w:rFonts w:ascii="Times New Roman" w:hAnsi="Times New Roman" w:cs="Times New Roman"/>
                <w:color w:val="000000" w:themeColor="text1"/>
                <w:sz w:val="16"/>
                <w:szCs w:val="16"/>
              </w:rPr>
            </w:r>
            <w:r w:rsidRPr="005B60DF">
              <w:rPr>
                <w:rFonts w:ascii="Times New Roman" w:hAnsi="Times New Roman" w:cs="Times New Roman"/>
                <w:color w:val="000000" w:themeColor="text1"/>
                <w:sz w:val="16"/>
                <w:szCs w:val="16"/>
              </w:rPr>
              <w:fldChar w:fldCharType="separate"/>
            </w:r>
            <w:r w:rsidR="00934C77" w:rsidRPr="005B60DF">
              <w:rPr>
                <w:rFonts w:ascii="Times New Roman" w:hAnsi="Times New Roman" w:cs="Times New Roman"/>
                <w:noProof/>
                <w:color w:val="000000" w:themeColor="text1"/>
                <w:sz w:val="16"/>
                <w:szCs w:val="16"/>
              </w:rPr>
              <w:t>[78]</w:t>
            </w:r>
            <w:r w:rsidRPr="005B60DF">
              <w:rPr>
                <w:rFonts w:ascii="Times New Roman" w:hAnsi="Times New Roman" w:cs="Times New Roman"/>
                <w:color w:val="000000" w:themeColor="text1"/>
                <w:sz w:val="16"/>
                <w:szCs w:val="16"/>
              </w:rPr>
              <w:fldChar w:fldCharType="end"/>
            </w:r>
          </w:p>
        </w:tc>
        <w:tc>
          <w:tcPr>
            <w:tcW w:w="6691" w:type="dxa"/>
            <w:vMerge w:val="restart"/>
            <w:vAlign w:val="center"/>
          </w:tcPr>
          <w:p w14:paraId="7128FF3A" w14:textId="77777777" w:rsidR="009A5E06" w:rsidRPr="005B60DF" w:rsidRDefault="009A5E06" w:rsidP="008421D6">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Gender-specific genetic variations in </w:t>
            </w:r>
            <w:r w:rsidRPr="005B60DF">
              <w:rPr>
                <w:rFonts w:ascii="Times New Roman" w:hAnsi="Times New Roman" w:cs="Times New Roman"/>
                <w:i/>
                <w:color w:val="000000" w:themeColor="text1"/>
                <w:sz w:val="16"/>
                <w:szCs w:val="16"/>
              </w:rPr>
              <w:t>TRPA1, COMT</w:t>
            </w:r>
            <w:r w:rsidRPr="005B60DF">
              <w:rPr>
                <w:rFonts w:ascii="Times New Roman" w:hAnsi="Times New Roman" w:cs="Times New Roman"/>
                <w:color w:val="000000" w:themeColor="text1"/>
                <w:sz w:val="16"/>
                <w:szCs w:val="16"/>
              </w:rPr>
              <w:t xml:space="preserve">, and </w:t>
            </w:r>
            <w:r w:rsidRPr="005B60DF">
              <w:rPr>
                <w:rFonts w:ascii="Times New Roman" w:hAnsi="Times New Roman" w:cs="Times New Roman"/>
                <w:i/>
                <w:color w:val="000000" w:themeColor="text1"/>
                <w:sz w:val="16"/>
                <w:szCs w:val="16"/>
              </w:rPr>
              <w:t>FAAH</w:t>
            </w:r>
            <w:r w:rsidRPr="005B60DF">
              <w:rPr>
                <w:rFonts w:ascii="Times New Roman" w:hAnsi="Times New Roman" w:cs="Times New Roman"/>
                <w:color w:val="000000" w:themeColor="text1"/>
                <w:sz w:val="16"/>
                <w:szCs w:val="16"/>
              </w:rPr>
              <w:t xml:space="preserve"> play a substantial role in individual variations in sensitivity to short-duration cold pain among a European American cohort.</w:t>
            </w:r>
          </w:p>
        </w:tc>
      </w:tr>
      <w:tr w:rsidR="009A5E06" w:rsidRPr="005B60DF" w14:paraId="5C0D27DB" w14:textId="77777777" w:rsidTr="00992DC7">
        <w:tc>
          <w:tcPr>
            <w:tcW w:w="1131" w:type="dxa"/>
            <w:vMerge/>
            <w:vAlign w:val="center"/>
          </w:tcPr>
          <w:p w14:paraId="082219A5" w14:textId="77777777" w:rsidR="009A5E06" w:rsidRPr="005B60DF" w:rsidRDefault="009A5E06" w:rsidP="008421D6">
            <w:pPr>
              <w:jc w:val="center"/>
              <w:rPr>
                <w:rFonts w:ascii="Times New Roman" w:hAnsi="Times New Roman" w:cs="Times New Roman"/>
                <w:color w:val="000000" w:themeColor="text1"/>
                <w:sz w:val="16"/>
                <w:szCs w:val="16"/>
              </w:rPr>
            </w:pPr>
          </w:p>
        </w:tc>
        <w:tc>
          <w:tcPr>
            <w:tcW w:w="862" w:type="dxa"/>
            <w:vAlign w:val="center"/>
          </w:tcPr>
          <w:p w14:paraId="1F3E972D" w14:textId="77777777" w:rsidR="009A5E06" w:rsidRPr="005B60DF" w:rsidRDefault="009A5E06" w:rsidP="008421D6">
            <w:pPr>
              <w:jc w:val="center"/>
              <w:rPr>
                <w:rFonts w:ascii="Times New Roman" w:hAnsi="Times New Roman" w:cs="Times New Roman"/>
                <w:i/>
                <w:color w:val="000000" w:themeColor="text1"/>
                <w:sz w:val="16"/>
                <w:szCs w:val="16"/>
              </w:rPr>
            </w:pPr>
            <w:r w:rsidRPr="005B60DF">
              <w:rPr>
                <w:rFonts w:ascii="Times New Roman" w:hAnsi="Times New Roman" w:cs="Times New Roman"/>
                <w:i/>
                <w:color w:val="000000" w:themeColor="text1"/>
                <w:sz w:val="16"/>
                <w:szCs w:val="16"/>
              </w:rPr>
              <w:t>FAAH</w:t>
            </w:r>
          </w:p>
        </w:tc>
        <w:tc>
          <w:tcPr>
            <w:tcW w:w="4783" w:type="dxa"/>
            <w:vMerge/>
            <w:vAlign w:val="center"/>
          </w:tcPr>
          <w:p w14:paraId="3F3A50B8" w14:textId="77777777" w:rsidR="009A5E06" w:rsidRPr="005B60DF" w:rsidRDefault="009A5E06" w:rsidP="008421D6">
            <w:pPr>
              <w:jc w:val="center"/>
              <w:rPr>
                <w:rFonts w:ascii="Times New Roman" w:hAnsi="Times New Roman" w:cs="Times New Roman"/>
                <w:color w:val="000000" w:themeColor="text1"/>
                <w:sz w:val="16"/>
                <w:szCs w:val="16"/>
              </w:rPr>
            </w:pPr>
          </w:p>
        </w:tc>
        <w:tc>
          <w:tcPr>
            <w:tcW w:w="6691" w:type="dxa"/>
            <w:vMerge/>
            <w:vAlign w:val="center"/>
          </w:tcPr>
          <w:p w14:paraId="3B37859A" w14:textId="77777777" w:rsidR="009A5E06" w:rsidRPr="005B60DF" w:rsidRDefault="009A5E06" w:rsidP="008421D6">
            <w:pPr>
              <w:jc w:val="left"/>
              <w:rPr>
                <w:rFonts w:ascii="Times New Roman" w:hAnsi="Times New Roman" w:cs="Times New Roman"/>
                <w:color w:val="000000" w:themeColor="text1"/>
                <w:sz w:val="16"/>
                <w:szCs w:val="16"/>
              </w:rPr>
            </w:pPr>
          </w:p>
        </w:tc>
      </w:tr>
      <w:tr w:rsidR="009A5E06" w:rsidRPr="005B60DF" w14:paraId="6963219B" w14:textId="77777777" w:rsidTr="00992DC7">
        <w:tc>
          <w:tcPr>
            <w:tcW w:w="1131" w:type="dxa"/>
            <w:vMerge/>
            <w:tcBorders>
              <w:bottom w:val="single" w:sz="4" w:space="0" w:color="auto"/>
            </w:tcBorders>
            <w:vAlign w:val="center"/>
          </w:tcPr>
          <w:p w14:paraId="7FBEDE43" w14:textId="77777777" w:rsidR="009A5E06" w:rsidRPr="005B60DF" w:rsidRDefault="009A5E06" w:rsidP="008421D6">
            <w:pPr>
              <w:jc w:val="center"/>
              <w:rPr>
                <w:rFonts w:ascii="Times New Roman" w:hAnsi="Times New Roman" w:cs="Times New Roman"/>
                <w:color w:val="000000" w:themeColor="text1"/>
                <w:sz w:val="16"/>
                <w:szCs w:val="16"/>
              </w:rPr>
            </w:pPr>
          </w:p>
        </w:tc>
        <w:tc>
          <w:tcPr>
            <w:tcW w:w="862" w:type="dxa"/>
            <w:tcBorders>
              <w:bottom w:val="single" w:sz="4" w:space="0" w:color="auto"/>
            </w:tcBorders>
            <w:vAlign w:val="center"/>
          </w:tcPr>
          <w:p w14:paraId="5861AB25" w14:textId="77777777" w:rsidR="009A5E06" w:rsidRPr="005B60DF" w:rsidRDefault="009A5E06" w:rsidP="008421D6">
            <w:pPr>
              <w:jc w:val="center"/>
              <w:rPr>
                <w:rFonts w:ascii="Times New Roman" w:hAnsi="Times New Roman" w:cs="Times New Roman"/>
                <w:i/>
                <w:color w:val="000000" w:themeColor="text1"/>
                <w:sz w:val="16"/>
                <w:szCs w:val="16"/>
              </w:rPr>
            </w:pPr>
            <w:r w:rsidRPr="005B60DF">
              <w:rPr>
                <w:rFonts w:ascii="Times New Roman" w:hAnsi="Times New Roman" w:cs="Times New Roman"/>
                <w:i/>
                <w:color w:val="000000" w:themeColor="text1"/>
                <w:sz w:val="16"/>
                <w:szCs w:val="16"/>
              </w:rPr>
              <w:t>OPRD1</w:t>
            </w:r>
          </w:p>
        </w:tc>
        <w:tc>
          <w:tcPr>
            <w:tcW w:w="4783" w:type="dxa"/>
            <w:vMerge/>
            <w:tcBorders>
              <w:bottom w:val="single" w:sz="4" w:space="0" w:color="auto"/>
            </w:tcBorders>
            <w:vAlign w:val="center"/>
          </w:tcPr>
          <w:p w14:paraId="35EF9F8E" w14:textId="77777777" w:rsidR="009A5E06" w:rsidRPr="005B60DF" w:rsidRDefault="009A5E06" w:rsidP="008421D6">
            <w:pPr>
              <w:jc w:val="center"/>
              <w:rPr>
                <w:rFonts w:ascii="Times New Roman" w:hAnsi="Times New Roman" w:cs="Times New Roman"/>
                <w:color w:val="000000" w:themeColor="text1"/>
                <w:sz w:val="16"/>
                <w:szCs w:val="16"/>
              </w:rPr>
            </w:pPr>
          </w:p>
        </w:tc>
        <w:tc>
          <w:tcPr>
            <w:tcW w:w="6691" w:type="dxa"/>
            <w:tcBorders>
              <w:bottom w:val="single" w:sz="4" w:space="0" w:color="auto"/>
            </w:tcBorders>
            <w:vAlign w:val="center"/>
          </w:tcPr>
          <w:p w14:paraId="44C8E0C1" w14:textId="77777777" w:rsidR="009A5E06" w:rsidRPr="005B60DF" w:rsidRDefault="009A5E06" w:rsidP="008421D6">
            <w:pPr>
              <w:jc w:val="left"/>
              <w:rPr>
                <w:rFonts w:ascii="Times New Roman" w:hAnsi="Times New Roman" w:cs="Times New Roman"/>
                <w:color w:val="000000" w:themeColor="text1"/>
                <w:sz w:val="16"/>
                <w:szCs w:val="16"/>
              </w:rPr>
            </w:pPr>
            <w:r w:rsidRPr="005B60DF">
              <w:rPr>
                <w:rFonts w:ascii="Times New Roman" w:hAnsi="Times New Roman" w:cs="Times New Roman"/>
                <w:color w:val="000000" w:themeColor="text1"/>
                <w:sz w:val="16"/>
                <w:szCs w:val="16"/>
              </w:rPr>
              <w:t xml:space="preserve">There exists a significant correlation between </w:t>
            </w:r>
            <w:proofErr w:type="gramStart"/>
            <w:r w:rsidRPr="005B60DF">
              <w:rPr>
                <w:rFonts w:ascii="Times New Roman" w:hAnsi="Times New Roman" w:cs="Times New Roman"/>
                <w:i/>
                <w:color w:val="000000" w:themeColor="text1"/>
                <w:sz w:val="16"/>
                <w:szCs w:val="16"/>
              </w:rPr>
              <w:t>OPRD1</w:t>
            </w:r>
            <w:proofErr w:type="gramEnd"/>
            <w:r w:rsidRPr="005B60DF">
              <w:rPr>
                <w:rFonts w:ascii="Times New Roman" w:hAnsi="Times New Roman" w:cs="Times New Roman"/>
                <w:color w:val="000000" w:themeColor="text1"/>
                <w:sz w:val="16"/>
                <w:szCs w:val="16"/>
              </w:rPr>
              <w:t xml:space="preserve"> and heat pain sensitivity based on </w:t>
            </w:r>
            <w:r w:rsidRPr="005B60DF">
              <w:rPr>
                <w:rFonts w:ascii="Times New Roman" w:hAnsi="Times New Roman" w:cs="Times New Roman"/>
                <w:i/>
                <w:color w:val="000000" w:themeColor="text1"/>
                <w:sz w:val="16"/>
                <w:szCs w:val="16"/>
              </w:rPr>
              <w:t>in vivo</w:t>
            </w:r>
            <w:r w:rsidRPr="005B60DF">
              <w:rPr>
                <w:rFonts w:ascii="Times New Roman" w:hAnsi="Times New Roman" w:cs="Times New Roman"/>
                <w:color w:val="000000" w:themeColor="text1"/>
                <w:sz w:val="16"/>
                <w:szCs w:val="16"/>
              </w:rPr>
              <w:t xml:space="preserve"> data. However, </w:t>
            </w:r>
            <w:r w:rsidRPr="005B60DF">
              <w:rPr>
                <w:rFonts w:ascii="Times New Roman" w:hAnsi="Times New Roman" w:cs="Times New Roman"/>
                <w:i/>
                <w:color w:val="000000" w:themeColor="text1"/>
                <w:sz w:val="16"/>
                <w:szCs w:val="16"/>
              </w:rPr>
              <w:t>OPRD1</w:t>
            </w:r>
            <w:r w:rsidRPr="005B60DF">
              <w:rPr>
                <w:rFonts w:ascii="Times New Roman" w:hAnsi="Times New Roman" w:cs="Times New Roman"/>
                <w:color w:val="000000" w:themeColor="text1"/>
                <w:sz w:val="16"/>
                <w:szCs w:val="16"/>
              </w:rPr>
              <w:t xml:space="preserve"> haploblocks do not exhibit a significant association with sensitivity to cold and/or heat pain.</w:t>
            </w:r>
          </w:p>
        </w:tc>
      </w:tr>
    </w:tbl>
    <w:p w14:paraId="7BF05D01" w14:textId="5CC640BE" w:rsidR="003D5358" w:rsidRPr="005B60DF" w:rsidRDefault="00992DC7" w:rsidP="009A5E06">
      <w:pPr>
        <w:rPr>
          <w:rFonts w:ascii="Times New Roman" w:hAnsi="Times New Roman" w:cs="Times New Roman"/>
          <w:color w:val="000000" w:themeColor="text1"/>
          <w:sz w:val="16"/>
          <w:szCs w:val="16"/>
        </w:rPr>
        <w:sectPr w:rsidR="003D5358" w:rsidRPr="005B60DF" w:rsidSect="003B1B5D">
          <w:pgSz w:w="16838" w:h="11906" w:orient="landscape"/>
          <w:pgMar w:top="1440" w:right="1440" w:bottom="1440" w:left="1440" w:header="851" w:footer="992" w:gutter="0"/>
          <w:cols w:space="425"/>
          <w:docGrid w:linePitch="360"/>
        </w:sectPr>
      </w:pPr>
      <w:r w:rsidRPr="005B60DF">
        <w:rPr>
          <w:rFonts w:ascii="Times New Roman" w:hAnsi="Times New Roman" w:cs="Times New Roman"/>
          <w:color w:val="000000" w:themeColor="text1"/>
          <w:sz w:val="16"/>
          <w:szCs w:val="16"/>
        </w:rPr>
        <w:t xml:space="preserve">ADH5 = Alcohol Dehydrogenase 5; ANO1 = Anoctamin 1; Aifm2 = Apoptosis Inducing Factor Mitochondria Associated 2; BAT = Brown Adipose Tissue; BCAA = branched-chain amino acid; CGRP = Calcitonin Gene-Related Peptide; CIRBP = Cold Inducible RNA Binding Protein; COMT = Catechol-O-Methyltransferase; CTRP5 = C1q And Tumor Necrosis Factor Related Protein 5; CYP1A1 = Cytochrome P450 Family 1 Subfamily A Member 1; FAAH = Fatty Acid Amide Hydrolase; FAM195A = Family With Sequence Similarity 195, Member A; HSP70 = Heat Shock Protein Family A (Hsp70) Member 4; KLF9 = KLF Transcription Factor 9; OPRD1 = Opioid Receptor Delta 1; ORMDL3 = ORMDL Sphingolipid Biosynthesis Regulator 3; PEX13 = Peroxisomal Biogenesis Factor 13; PGC1-α = Peroxisome Proliferator-Activated Receptor Gamma Coactivator 1-Alpha; PRDM16 = PR Domain Zinc Finger Protein 16; RBM3 = RNA Binding Motif Protein 3; SCD1 = Stearoyl-CoA Desaturase 1; SOX4 = SRY-Box Transcription Factor 4; TG2 = Tissue transglutaminase; TLR4 = Toll Like Receptor 4; TRPA1 = Transient Receptor Potential Cation Channel Subfamily A Member 1; TRPM2 = Transient Receptor Potential Cation Channel Subfamily M Member 2; TRPM3 = Transient Receptor Potential Cation Channel Subfamily M Member 3; TRPM8 = Transient Receptor Potential Cation Channel Subfamily M Member 8; TRPV1 = Transient Receptor Potential Cation Channel Subfamily V Member 1; </w:t>
      </w:r>
      <w:r w:rsidRPr="005B60DF">
        <w:rPr>
          <w:rFonts w:ascii="Times New Roman" w:hAnsi="Times New Roman" w:cs="Times New Roman"/>
          <w:color w:val="000000" w:themeColor="text1"/>
          <w:sz w:val="16"/>
          <w:szCs w:val="16"/>
        </w:rPr>
        <w:lastRenderedPageBreak/>
        <w:t>TRPV2 = Transient Receptor Potential Cation Channel Subfamily V Member 2; TRPV3 = Transient Receptor Potential Cation Channel Subfamily V Member 3; TRPV4 = Transient Receptor Potential Cation Channel Subfamily V Member 4; UCP-1 = Uncoupling protein 1; UCP-3 = Uncoupling protein 3; WAT = White Adipose Tissue.</w:t>
      </w:r>
    </w:p>
    <w:p w14:paraId="1B0D1AD1" w14:textId="737E90E1" w:rsidR="009A5E06" w:rsidRPr="005B60DF" w:rsidRDefault="009A5E06" w:rsidP="009A5E06">
      <w:pPr>
        <w:rPr>
          <w:rFonts w:ascii="Times New Roman" w:hAnsi="Times New Roman" w:cs="Times New Roman"/>
          <w:color w:val="000000" w:themeColor="text1"/>
          <w:sz w:val="16"/>
          <w:szCs w:val="16"/>
        </w:rPr>
      </w:pPr>
    </w:p>
    <w:p w14:paraId="628E943D" w14:textId="39F31A14" w:rsidR="00845C4A" w:rsidRPr="005B60DF" w:rsidRDefault="00E12C9B" w:rsidP="005B60DF">
      <w:pPr>
        <w:spacing w:line="480" w:lineRule="auto"/>
        <w:jc w:val="center"/>
        <w:rPr>
          <w:rFonts w:ascii="Times New Roman" w:hAnsi="Times New Roman" w:cs="Times New Roman"/>
          <w:color w:val="000000" w:themeColor="text1"/>
          <w:sz w:val="22"/>
        </w:rPr>
      </w:pPr>
      <w:r w:rsidRPr="005B60DF">
        <w:rPr>
          <w:rFonts w:ascii="Times New Roman" w:hAnsi="Times New Roman" w:cs="Times New Roman"/>
          <w:color w:val="000000" w:themeColor="text1"/>
          <w:sz w:val="22"/>
        </w:rPr>
        <w:t>References</w:t>
      </w:r>
    </w:p>
    <w:p w14:paraId="2B703167" w14:textId="77777777" w:rsidR="003D5358" w:rsidRPr="005B60DF" w:rsidRDefault="003D5358" w:rsidP="005B60DF">
      <w:pPr>
        <w:spacing w:line="480" w:lineRule="auto"/>
        <w:rPr>
          <w:rFonts w:ascii="Times New Roman" w:hAnsi="Times New Roman" w:cs="Times New Roman"/>
          <w:color w:val="000000" w:themeColor="text1"/>
          <w:sz w:val="22"/>
        </w:rPr>
      </w:pPr>
    </w:p>
    <w:p w14:paraId="224FC438" w14:textId="77777777" w:rsidR="00934C77" w:rsidRPr="005B60DF" w:rsidRDefault="00E12C9B" w:rsidP="00934C77">
      <w:pPr>
        <w:pStyle w:val="EndNoteBibliography"/>
        <w:spacing w:after="0"/>
      </w:pPr>
      <w:r w:rsidRPr="005B60DF">
        <w:rPr>
          <w:rFonts w:ascii="Times New Roman" w:hAnsi="Times New Roman" w:cs="Times New Roman"/>
          <w:color w:val="000000" w:themeColor="text1"/>
          <w:sz w:val="22"/>
        </w:rPr>
        <w:fldChar w:fldCharType="begin"/>
      </w:r>
      <w:r w:rsidRPr="005B60DF">
        <w:rPr>
          <w:rFonts w:ascii="Times New Roman" w:hAnsi="Times New Roman" w:cs="Times New Roman"/>
          <w:color w:val="000000" w:themeColor="text1"/>
          <w:sz w:val="22"/>
        </w:rPr>
        <w:instrText xml:space="preserve"> ADDIN EN.REFLIST </w:instrText>
      </w:r>
      <w:r w:rsidRPr="005B60DF">
        <w:rPr>
          <w:rFonts w:ascii="Times New Roman" w:hAnsi="Times New Roman" w:cs="Times New Roman"/>
          <w:color w:val="000000" w:themeColor="text1"/>
          <w:sz w:val="22"/>
        </w:rPr>
        <w:fldChar w:fldCharType="separate"/>
      </w:r>
      <w:r w:rsidR="00934C77" w:rsidRPr="005B60DF">
        <w:t>1.</w:t>
      </w:r>
      <w:r w:rsidR="00934C77" w:rsidRPr="005B60DF">
        <w:tab/>
        <w:t>van Wietmarschen HA, Dai W, van der Kooij AJ, Reijmers TH, Schroën Y, Wang M, et al. Characterization of rheumatoid arthritis subtypes using symptom profiles, clinical chemistry and metabolomics measurements. PloS one. 2012;7(9):e44331.</w:t>
      </w:r>
    </w:p>
    <w:p w14:paraId="3D0282BD" w14:textId="77777777" w:rsidR="00934C77" w:rsidRPr="005B60DF" w:rsidRDefault="00934C77" w:rsidP="00934C77">
      <w:pPr>
        <w:pStyle w:val="EndNoteBibliography"/>
        <w:spacing w:after="0"/>
      </w:pPr>
      <w:r w:rsidRPr="005B60DF">
        <w:t>2.</w:t>
      </w:r>
      <w:r w:rsidRPr="005B60DF">
        <w:tab/>
        <w:t>Wang ZZ, Fang YF, Wang Y, Mu FX, Chen J, Zou QH, et al. Logistic regression analysis of damp-heat and cold-damp impeding syndrome of rheumatoid arthritis: a perspective in Chinese medicine. Chinese journal of integrative medicine. 2012;18(8):575-81.</w:t>
      </w:r>
    </w:p>
    <w:p w14:paraId="1208C84A" w14:textId="77777777" w:rsidR="00934C77" w:rsidRPr="005B60DF" w:rsidRDefault="00934C77" w:rsidP="00934C77">
      <w:pPr>
        <w:pStyle w:val="EndNoteBibliography"/>
        <w:spacing w:after="0"/>
      </w:pPr>
      <w:r w:rsidRPr="005B60DF">
        <w:t>3.</w:t>
      </w:r>
      <w:r w:rsidRPr="005B60DF">
        <w:tab/>
        <w:t>Wang Y, Chen Z, Huang Y, Yafei L, Tu S. Prognostic Significance of Serum Interleukins and Soluble ST2 in Traditional Chinese Medicine (TCM) Syndrome-Differentiated Rheumatoid Arthritis. Medical science monitor : international medical journal of experimental and clinical research. 2018;24:3472-8.</w:t>
      </w:r>
    </w:p>
    <w:p w14:paraId="56900D5F" w14:textId="77777777" w:rsidR="00934C77" w:rsidRPr="005B60DF" w:rsidRDefault="00934C77" w:rsidP="00934C77">
      <w:pPr>
        <w:pStyle w:val="EndNoteBibliography"/>
        <w:spacing w:after="0"/>
      </w:pPr>
      <w:r w:rsidRPr="005B60DF">
        <w:t>4.</w:t>
      </w:r>
      <w:r w:rsidRPr="005B60DF">
        <w:tab/>
        <w:t>Wang W, Guan J, Li Z, Wang X. Rheumatoid arthritis characteristics and classification of heat and cold patterns-an observational study. Heliyon. 2023;9(2):e13439.</w:t>
      </w:r>
    </w:p>
    <w:p w14:paraId="3403AC20" w14:textId="77777777" w:rsidR="00934C77" w:rsidRPr="005B60DF" w:rsidRDefault="00934C77" w:rsidP="00934C77">
      <w:pPr>
        <w:pStyle w:val="EndNoteBibliography"/>
        <w:spacing w:after="0"/>
      </w:pPr>
      <w:r w:rsidRPr="005B60DF">
        <w:t>5.</w:t>
      </w:r>
      <w:r w:rsidRPr="005B60DF">
        <w:tab/>
        <w:t>van Wietmarschen H, Yuan K, Lu C, Gao P, Wang J, Xiao C, et al. Systems biology guided by Chinese medicine reveals new markers for sub-typing rheumatoid arthritis patients. Journal of clinical rheumatology : practical reports on rheumatic &amp; musculoskeletal diseases. 2009;15(7):330-7.</w:t>
      </w:r>
    </w:p>
    <w:p w14:paraId="5E5C47FB" w14:textId="77777777" w:rsidR="00934C77" w:rsidRPr="005B60DF" w:rsidRDefault="00934C77" w:rsidP="00934C77">
      <w:pPr>
        <w:pStyle w:val="EndNoteBibliography"/>
        <w:spacing w:after="0"/>
      </w:pPr>
      <w:r w:rsidRPr="005B60DF">
        <w:t>6.</w:t>
      </w:r>
      <w:r w:rsidRPr="005B60DF">
        <w:tab/>
        <w:t>Cheng L, Yuanyan L, Cheng X, Miao J, Qinglin Z, Aiping LJWS, et al. Biological basis of cold and heat pattern of rheumatoid arthritis in traditional Chinese medicine. 2010;12(5):814-7.</w:t>
      </w:r>
    </w:p>
    <w:p w14:paraId="4F713EE1" w14:textId="77777777" w:rsidR="00934C77" w:rsidRPr="005B60DF" w:rsidRDefault="00934C77" w:rsidP="00934C77">
      <w:pPr>
        <w:pStyle w:val="EndNoteBibliography"/>
        <w:spacing w:after="0"/>
      </w:pPr>
      <w:r w:rsidRPr="005B60DF">
        <w:t>7.</w:t>
      </w:r>
      <w:r w:rsidRPr="005B60DF">
        <w:tab/>
        <w:t>Jiang M, Xiao C, Chen G, Lu C, Zha Q, Yan X, et al. Correlation between cold and hot pattern in traditional Chinese medicine and gene expression profiles in rheumatoid arthritis. 2011;5:219-28.</w:t>
      </w:r>
    </w:p>
    <w:p w14:paraId="37AC0171" w14:textId="77777777" w:rsidR="00934C77" w:rsidRPr="005B60DF" w:rsidRDefault="00934C77" w:rsidP="00934C77">
      <w:pPr>
        <w:pStyle w:val="EndNoteBibliography"/>
        <w:spacing w:after="0"/>
      </w:pPr>
      <w:r w:rsidRPr="005B60DF">
        <w:t>8.</w:t>
      </w:r>
      <w:r w:rsidRPr="005B60DF">
        <w:tab/>
        <w:t>Chen G, Lu C, Zha Q, Xiao C, Xu S, Ju D, et al. A network-based analysis of traditional Chinese medicine cold and hot patterns in rheumatoid arthritis. Complementary therapies in medicine. 2012;20(1-2):23-30.</w:t>
      </w:r>
    </w:p>
    <w:p w14:paraId="4F6C90AD" w14:textId="77777777" w:rsidR="00934C77" w:rsidRPr="005B60DF" w:rsidRDefault="00934C77" w:rsidP="00934C77">
      <w:pPr>
        <w:pStyle w:val="EndNoteBibliography"/>
        <w:spacing w:after="0"/>
      </w:pPr>
      <w:r w:rsidRPr="005B60DF">
        <w:t>9.</w:t>
      </w:r>
      <w:r w:rsidRPr="005B60DF">
        <w:tab/>
        <w:t>Lu C, Niu X, Xiao C, Chen G, Zha Q, Guo H, et al. Network-based gene expression biomarkers for cold and heat patterns of rheumatoid arthritis in traditional chinese medicine. 2012;2012.</w:t>
      </w:r>
    </w:p>
    <w:p w14:paraId="2C0D2579" w14:textId="77777777" w:rsidR="00934C77" w:rsidRPr="005B60DF" w:rsidRDefault="00934C77" w:rsidP="00934C77">
      <w:pPr>
        <w:pStyle w:val="EndNoteBibliography"/>
        <w:spacing w:after="0"/>
      </w:pPr>
      <w:r w:rsidRPr="005B60DF">
        <w:t>10.</w:t>
      </w:r>
      <w:r w:rsidRPr="005B60DF">
        <w:tab/>
        <w:t>Lu C, Xiao C, Chen G, Jiang M, Zha Q, Yan X, et al. Cold and heat pattern of rheumatoid arthritis in traditional Chinese medicine: distinct molecular signatures indentified by microarray expression profiles in CD4-positive T cell. 2012;32:61-8.</w:t>
      </w:r>
    </w:p>
    <w:p w14:paraId="486ACFCE" w14:textId="77777777" w:rsidR="00934C77" w:rsidRPr="005B60DF" w:rsidRDefault="00934C77" w:rsidP="00934C77">
      <w:pPr>
        <w:pStyle w:val="EndNoteBibliography"/>
        <w:spacing w:after="0"/>
      </w:pPr>
      <w:r w:rsidRPr="005B60DF">
        <w:t>11.</w:t>
      </w:r>
      <w:r w:rsidRPr="005B60DF">
        <w:tab/>
        <w:t>Wang M, Chen G, Lu C, Xiao C, Li L, Niu X, et al. Rheumatoid arthritis with deficiency pattern in traditional chinese medicine shows correlation with cold and hot patterns in gene expression profiles. Evidence-based complementary and alternative medicine : eCAM. 2013;2013:248650.</w:t>
      </w:r>
    </w:p>
    <w:p w14:paraId="1B15FCE6" w14:textId="77777777" w:rsidR="00934C77" w:rsidRPr="005B60DF" w:rsidRDefault="00934C77" w:rsidP="00934C77">
      <w:pPr>
        <w:pStyle w:val="EndNoteBibliography"/>
        <w:spacing w:after="0"/>
      </w:pPr>
      <w:r w:rsidRPr="005B60DF">
        <w:t>12.</w:t>
      </w:r>
      <w:r w:rsidRPr="005B60DF">
        <w:tab/>
        <w:t>Zhu YJ, Zhang HB, Liu LR, Liu YH, Zhang FL, Bai JP, et al. Yin-Cold or Yang-Heat Syndrome Type of Traditional Chinese Medicine Was Associated with the Epidermal Growth Factor Receptor Gene Status in Non-Small Cell Lung Cancer Patients: Confirmation of a TCM Concept. Evidence-based complementary and alternative medicine : eCAM. 2017;2017:7063859.</w:t>
      </w:r>
    </w:p>
    <w:p w14:paraId="03CD6A10" w14:textId="77777777" w:rsidR="00934C77" w:rsidRPr="005B60DF" w:rsidRDefault="00934C77" w:rsidP="00934C77">
      <w:pPr>
        <w:pStyle w:val="EndNoteBibliography"/>
        <w:spacing w:after="0"/>
      </w:pPr>
      <w:r w:rsidRPr="005B60DF">
        <w:lastRenderedPageBreak/>
        <w:t>13.</w:t>
      </w:r>
      <w:r w:rsidRPr="005B60DF">
        <w:tab/>
        <w:t>Choi Y, Kwon O, Choi CM, Jeong MK. A Pilot Study of Whether the Cold-Heat Syndrome Type is Associated with Treatment Response and Immune Status in Patients with Non-Small Cell Lung Cancer. Evidence-based complementary and alternative medicine : eCAM. 2021;2021:9920469.</w:t>
      </w:r>
    </w:p>
    <w:p w14:paraId="463302C0" w14:textId="77777777" w:rsidR="00934C77" w:rsidRPr="005B60DF" w:rsidRDefault="00934C77" w:rsidP="00934C77">
      <w:pPr>
        <w:pStyle w:val="EndNoteBibliography"/>
        <w:spacing w:after="0"/>
      </w:pPr>
      <w:r w:rsidRPr="005B60DF">
        <w:t>14.</w:t>
      </w:r>
      <w:r w:rsidRPr="005B60DF">
        <w:tab/>
        <w:t>Han K, Kim M, Kim EJ, Park YC, Kwon O, Kim AR, et al. Moxibustion for treating cancer-related fatigue: A multicenter, assessor-blinded, randomized controlled clinical trial. Cancer medicine. 2021;10(14):4721-33.</w:t>
      </w:r>
    </w:p>
    <w:p w14:paraId="23FB161C" w14:textId="77777777" w:rsidR="00934C77" w:rsidRPr="005B60DF" w:rsidRDefault="00934C77" w:rsidP="00934C77">
      <w:pPr>
        <w:pStyle w:val="EndNoteBibliography"/>
        <w:spacing w:after="0"/>
      </w:pPr>
      <w:r w:rsidRPr="005B60DF">
        <w:t>15.</w:t>
      </w:r>
      <w:r w:rsidRPr="005B60DF">
        <w:tab/>
        <w:t>Lee E, Kim S, Lee S, Cha S, Lee Y, Mun S. An analysis of the relationship between the Cold pattern and Anthropometry, Bio Impedance Analysis (BIA) and Quality of Life in Jeju Haenyeo. Society of Preventive Korean Medicine. 2016;20(3):67-74.</w:t>
      </w:r>
    </w:p>
    <w:p w14:paraId="7DAE91B2" w14:textId="77777777" w:rsidR="00934C77" w:rsidRPr="005B60DF" w:rsidRDefault="00934C77" w:rsidP="00934C77">
      <w:pPr>
        <w:pStyle w:val="EndNoteBibliography"/>
        <w:spacing w:after="0"/>
      </w:pPr>
      <w:r w:rsidRPr="005B60DF">
        <w:t>16.</w:t>
      </w:r>
      <w:r w:rsidRPr="005B60DF">
        <w:tab/>
        <w:t>Mun S, Lee KPS. Association of Cold-heat Pattern and Anthropometry/body Composition in Individuals Between 50–80 Years of Age. 2020;34(4):209-14.</w:t>
      </w:r>
    </w:p>
    <w:p w14:paraId="4A88154B" w14:textId="77777777" w:rsidR="00934C77" w:rsidRPr="005B60DF" w:rsidRDefault="00934C77" w:rsidP="00934C77">
      <w:pPr>
        <w:pStyle w:val="EndNoteBibliography"/>
        <w:spacing w:after="0"/>
      </w:pPr>
      <w:r w:rsidRPr="005B60DF">
        <w:t>17.</w:t>
      </w:r>
      <w:r w:rsidRPr="005B60DF">
        <w:tab/>
        <w:t>Park K-H, Kim S-H, Lee S, Bae K-H. Analysis of the Difference in the Prevalence of Metabolic Syndrome According to Sasang Constitution and Cold and Heat Pattern Identification. 2022;43(6).</w:t>
      </w:r>
    </w:p>
    <w:p w14:paraId="321D075D" w14:textId="77777777" w:rsidR="00934C77" w:rsidRPr="005B60DF" w:rsidRDefault="00934C77" w:rsidP="00934C77">
      <w:pPr>
        <w:pStyle w:val="EndNoteBibliography"/>
        <w:spacing w:after="0"/>
      </w:pPr>
      <w:r w:rsidRPr="005B60DF">
        <w:t>18.</w:t>
      </w:r>
      <w:r w:rsidRPr="005B60DF">
        <w:tab/>
        <w:t>Bhang Y-h, Kim J-h, Do H-y, Kim M-a, Kim K-i, Lee B-j, et al. Deficiency-excess and Cold-heat Pattern Identification and Analysis of the Characteristics of Asthma Patients. 2017;38(6):955-70.</w:t>
      </w:r>
    </w:p>
    <w:p w14:paraId="018E498D" w14:textId="77777777" w:rsidR="00934C77" w:rsidRPr="005B60DF" w:rsidRDefault="00934C77" w:rsidP="00934C77">
      <w:pPr>
        <w:pStyle w:val="EndNoteBibliography"/>
        <w:spacing w:after="0"/>
      </w:pPr>
      <w:r w:rsidRPr="005B60DF">
        <w:t>19.</w:t>
      </w:r>
      <w:r w:rsidRPr="005B60DF">
        <w:tab/>
        <w:t>Joo J-C, Lee S, Park S-J. Comparison of Health Status and Mibyeong Characteristics between Cold Syndrome and Heat Syndrome by Cold Heat Syndrome Differentiation Score. Journal of Korean Medicine. 2018;39(1):13-21.</w:t>
      </w:r>
    </w:p>
    <w:p w14:paraId="374C7C4A" w14:textId="77777777" w:rsidR="00934C77" w:rsidRPr="005B60DF" w:rsidRDefault="00934C77" w:rsidP="00934C77">
      <w:pPr>
        <w:pStyle w:val="EndNoteBibliography"/>
        <w:spacing w:after="0"/>
      </w:pPr>
      <w:r w:rsidRPr="005B60DF">
        <w:t>20.</w:t>
      </w:r>
      <w:r w:rsidRPr="005B60DF">
        <w:tab/>
        <w:t>Seo B-N, Jeong K, Baek Y, Lee S. Study on the Relationship between Cold type and Sleep Quality in Koreans. 2021;35(1):42-6.</w:t>
      </w:r>
    </w:p>
    <w:p w14:paraId="0B4104BB" w14:textId="77777777" w:rsidR="00934C77" w:rsidRPr="005B60DF" w:rsidRDefault="00934C77" w:rsidP="00934C77">
      <w:pPr>
        <w:pStyle w:val="EndNoteBibliography"/>
        <w:spacing w:after="0"/>
      </w:pPr>
      <w:r w:rsidRPr="005B60DF">
        <w:t>21.</w:t>
      </w:r>
      <w:r w:rsidRPr="005B60DF">
        <w:tab/>
        <w:t>Aune UL, Ruiz L, Kajimura S. Isolation and differentiation of stromal vascular cells to beige/brite cells. Journal of visualized experiments : JoVE. 2013(73).</w:t>
      </w:r>
    </w:p>
    <w:p w14:paraId="59D24050" w14:textId="77777777" w:rsidR="00934C77" w:rsidRPr="005B60DF" w:rsidRDefault="00934C77" w:rsidP="00934C77">
      <w:pPr>
        <w:pStyle w:val="EndNoteBibliography"/>
        <w:spacing w:after="0"/>
      </w:pPr>
      <w:r w:rsidRPr="005B60DF">
        <w:t>22.</w:t>
      </w:r>
      <w:r w:rsidRPr="005B60DF">
        <w:tab/>
        <w:t>Beranger GE, Karbiener M, Barquissau V, Pisani DF, Scheideler M, Langin D, et al. In vitro brown and "brite"/"beige" adipogenesis: human cellular models and molecular aspects. Biochimica et biophysica acta. 2013;1831(5):905-14.</w:t>
      </w:r>
    </w:p>
    <w:p w14:paraId="7F9F6145" w14:textId="77777777" w:rsidR="00934C77" w:rsidRPr="005B60DF" w:rsidRDefault="00934C77" w:rsidP="00934C77">
      <w:pPr>
        <w:pStyle w:val="EndNoteBibliography"/>
        <w:spacing w:after="0"/>
      </w:pPr>
      <w:r w:rsidRPr="005B60DF">
        <w:t>23.</w:t>
      </w:r>
      <w:r w:rsidRPr="005B60DF">
        <w:tab/>
        <w:t>Bléher M, Meshko B, Cacciapuoti I, Gergondey R, Kovacs Y, Duprez D, et al. Egr1 loss-of-function promotes beige adipocyte differentiation and activation specifically in inguinal subcutaneous white adipose tissue. Scientific reports. 2020;10(1):15842.</w:t>
      </w:r>
    </w:p>
    <w:p w14:paraId="3CD08858" w14:textId="77777777" w:rsidR="00934C77" w:rsidRPr="005B60DF" w:rsidRDefault="00934C77" w:rsidP="00934C77">
      <w:pPr>
        <w:pStyle w:val="EndNoteBibliography"/>
        <w:spacing w:after="0"/>
      </w:pPr>
      <w:r w:rsidRPr="005B60DF">
        <w:t>24.</w:t>
      </w:r>
      <w:r w:rsidRPr="005B60DF">
        <w:tab/>
        <w:t>Carroll SH, Zhang E, Wang BF, LeClair KB, Rahman A, Cohen DE, et al. Adipocyte arrestin domain-containing 3 protein (Arrdc3) regulates uncoupling protein 1 (Ucp1) expression in white adipose independently of canonical changes in β-adrenergic receptor signaling. PloS one. 2017;12(3):e0173823.</w:t>
      </w:r>
    </w:p>
    <w:p w14:paraId="1CB8B91E" w14:textId="77777777" w:rsidR="00934C77" w:rsidRPr="005B60DF" w:rsidRDefault="00934C77" w:rsidP="00934C77">
      <w:pPr>
        <w:pStyle w:val="EndNoteBibliography"/>
        <w:spacing w:after="0"/>
      </w:pPr>
      <w:r w:rsidRPr="005B60DF">
        <w:t>25.</w:t>
      </w:r>
      <w:r w:rsidRPr="005B60DF">
        <w:tab/>
        <w:t>Chang CF, Gunawan AL, Liparulo I, Zushin PH, Bertholet AM, Kirichok Y, et al. CoQ Regulates Brown Adipose Tissue Respiration and Uncoupling Protein 1 Expression. Antioxidants (Basel, Switzerland). 2022;12(1).</w:t>
      </w:r>
    </w:p>
    <w:p w14:paraId="71CA68D6" w14:textId="77777777" w:rsidR="00934C77" w:rsidRPr="005B60DF" w:rsidRDefault="00934C77" w:rsidP="00934C77">
      <w:pPr>
        <w:pStyle w:val="EndNoteBibliography"/>
        <w:spacing w:after="0"/>
      </w:pPr>
      <w:r w:rsidRPr="005B60DF">
        <w:t>26.</w:t>
      </w:r>
      <w:r w:rsidRPr="005B60DF">
        <w:tab/>
        <w:t>Chen N, Yuan M, Zhang N, Chen M, Liu R, Wang J, et al. Ctnnb1/β-catenin inactivation in UCP1-positive adipocytes augments the browning of white adipose tissue. iScience. 2023;26(5):106552.</w:t>
      </w:r>
    </w:p>
    <w:p w14:paraId="07C481F1" w14:textId="77777777" w:rsidR="00934C77" w:rsidRPr="005B60DF" w:rsidRDefault="00934C77" w:rsidP="00934C77">
      <w:pPr>
        <w:pStyle w:val="EndNoteBibliography"/>
        <w:spacing w:after="0"/>
      </w:pPr>
      <w:r w:rsidRPr="005B60DF">
        <w:t>27.</w:t>
      </w:r>
      <w:r w:rsidRPr="005B60DF">
        <w:tab/>
        <w:t xml:space="preserve">Chouchani ET, Kazak L, Jedrychowski MP, Lu GZ, Erickson BK, Szpyt J, et al. Mitochondrial ROS regulate thermogenic energy expenditure and sulfenylation of UCP1. Nature. </w:t>
      </w:r>
      <w:r w:rsidRPr="005B60DF">
        <w:lastRenderedPageBreak/>
        <w:t>2016;532(7597):112-6.</w:t>
      </w:r>
    </w:p>
    <w:p w14:paraId="7F098E74" w14:textId="77777777" w:rsidR="00934C77" w:rsidRPr="005B60DF" w:rsidRDefault="00934C77" w:rsidP="00934C77">
      <w:pPr>
        <w:pStyle w:val="EndNoteBibliography"/>
        <w:spacing w:after="0"/>
      </w:pPr>
      <w:r w:rsidRPr="005B60DF">
        <w:t>28.</w:t>
      </w:r>
      <w:r w:rsidRPr="005B60DF">
        <w:tab/>
        <w:t>Cinti S, Cancello R, Zingaretti MC, Ceresi E, De Matteis R, Giordano A, et al. CL316,243 and cold stress induce heterogeneous expression of UCP1 mRNA and protein in rodent brown adipocytes. The journal of histochemistry and cytochemistry : official journal of the Histochemistry Society. 2002;50(1):21-31.</w:t>
      </w:r>
    </w:p>
    <w:p w14:paraId="7213BEF5" w14:textId="77777777" w:rsidR="00934C77" w:rsidRPr="005B60DF" w:rsidRDefault="00934C77" w:rsidP="00934C77">
      <w:pPr>
        <w:pStyle w:val="EndNoteBibliography"/>
        <w:spacing w:after="0"/>
      </w:pPr>
      <w:r w:rsidRPr="005B60DF">
        <w:t>29.</w:t>
      </w:r>
      <w:r w:rsidRPr="005B60DF">
        <w:tab/>
        <w:t>Diallo K, Dussault S, Noll C, Lopez AF, Rivard A, Carpentier AC, et al. 14-3-3ζ mediates an alternative, non-thermogenic mechanism in male mice to reduce heat loss and improve cold tolerance. Molecular metabolism. 2020;41:101052.</w:t>
      </w:r>
    </w:p>
    <w:p w14:paraId="40BBD28A" w14:textId="77777777" w:rsidR="00934C77" w:rsidRPr="005B60DF" w:rsidRDefault="00934C77" w:rsidP="00934C77">
      <w:pPr>
        <w:pStyle w:val="EndNoteBibliography"/>
        <w:spacing w:after="0"/>
      </w:pPr>
      <w:r w:rsidRPr="005B60DF">
        <w:t>30.</w:t>
      </w:r>
      <w:r w:rsidRPr="005B60DF">
        <w:tab/>
        <w:t>Hashimoto O, Funaba M, Sekiyama K, Doi S, Shindo D, Satoh R, et al. Activin E Controls Energy Homeostasis in Both Brown and White Adipose Tissues as a Hepatokine. Cell reports. 2018;25(5):1193-203.</w:t>
      </w:r>
    </w:p>
    <w:p w14:paraId="47E8201A" w14:textId="77777777" w:rsidR="00934C77" w:rsidRPr="005B60DF" w:rsidRDefault="00934C77" w:rsidP="00934C77">
      <w:pPr>
        <w:pStyle w:val="EndNoteBibliography"/>
        <w:spacing w:after="0"/>
      </w:pPr>
      <w:r w:rsidRPr="005B60DF">
        <w:t>31.</w:t>
      </w:r>
      <w:r w:rsidRPr="005B60DF">
        <w:tab/>
        <w:t>Hernández A, Obregón MJ. Triiodothyronine amplifies the adrenergic stimulation of uncoupling protein expression in rat brown adipocytes. American journal of physiology Endocrinology and metabolism. 2000;278(5):E769-77.</w:t>
      </w:r>
    </w:p>
    <w:p w14:paraId="7B3AD402" w14:textId="77777777" w:rsidR="00934C77" w:rsidRPr="005B60DF" w:rsidRDefault="00934C77" w:rsidP="00934C77">
      <w:pPr>
        <w:pStyle w:val="EndNoteBibliography"/>
        <w:spacing w:after="0"/>
      </w:pPr>
      <w:r w:rsidRPr="005B60DF">
        <w:t>32.</w:t>
      </w:r>
      <w:r w:rsidRPr="005B60DF">
        <w:tab/>
        <w:t>Hill CM, Laeger T, Albarado DC, McDougal DH, Berthoud HR, Münzberg H, et al. Low protein-induced increases in FGF21 drive UCP1-dependent metabolic but not thermoregulatory endpoints. Scientific reports. 2017;7(1):8209.</w:t>
      </w:r>
    </w:p>
    <w:p w14:paraId="33F4BD37" w14:textId="77777777" w:rsidR="00934C77" w:rsidRPr="005B60DF" w:rsidRDefault="00934C77" w:rsidP="00934C77">
      <w:pPr>
        <w:pStyle w:val="EndNoteBibliography"/>
        <w:spacing w:after="0"/>
      </w:pPr>
      <w:r w:rsidRPr="005B60DF">
        <w:t>33.</w:t>
      </w:r>
      <w:r w:rsidRPr="005B60DF">
        <w:tab/>
        <w:t>Igarashi Y, Nawaz A, Kado T, Bilal M, Kuwano T, Yamamoto S, et al. Partial depletion of CD206-positive M2-like macrophages induces proliferation of beige progenitors and enhances browning after cold stimulation. Scientific reports. 2018;8(1):14567.</w:t>
      </w:r>
    </w:p>
    <w:p w14:paraId="3FA21568" w14:textId="77777777" w:rsidR="00934C77" w:rsidRPr="005B60DF" w:rsidRDefault="00934C77" w:rsidP="00934C77">
      <w:pPr>
        <w:pStyle w:val="EndNoteBibliography"/>
        <w:spacing w:after="0"/>
      </w:pPr>
      <w:r w:rsidRPr="005B60DF">
        <w:t>34.</w:t>
      </w:r>
      <w:r w:rsidRPr="005B60DF">
        <w:tab/>
        <w:t>Imai J, Katagiri H, Yamada T, Ishigaki Y, Ogihara T, Uno K, et al. Cold exposure suppresses serum adiponectin levels through sympathetic nerve activation in mice. Obesity (Silver Spring, Md). 2006;14(7):1132-41.</w:t>
      </w:r>
    </w:p>
    <w:p w14:paraId="0E7BEFF2" w14:textId="77777777" w:rsidR="00934C77" w:rsidRPr="005B60DF" w:rsidRDefault="00934C77" w:rsidP="00934C77">
      <w:pPr>
        <w:pStyle w:val="EndNoteBibliography"/>
        <w:spacing w:after="0"/>
      </w:pPr>
      <w:r w:rsidRPr="005B60DF">
        <w:t>35.</w:t>
      </w:r>
      <w:r w:rsidRPr="005B60DF">
        <w:tab/>
        <w:t>Iwase M, Sakai S, Seno S, Yeh YS, Kuo T, Takahashi H, et al. Long non-coding RNA 2310069B03Rik functions as a suppressor of Ucp1 expression under prolonged cold exposure in murine beige adipocytes. Bioscience, biotechnology, and biochemistry. 2020;84(2):305-13.</w:t>
      </w:r>
    </w:p>
    <w:p w14:paraId="2E487C87" w14:textId="77777777" w:rsidR="00934C77" w:rsidRPr="005B60DF" w:rsidRDefault="00934C77" w:rsidP="00934C77">
      <w:pPr>
        <w:pStyle w:val="EndNoteBibliography"/>
        <w:spacing w:after="0"/>
      </w:pPr>
      <w:r w:rsidRPr="005B60DF">
        <w:t>36.</w:t>
      </w:r>
      <w:r w:rsidRPr="005B60DF">
        <w:tab/>
        <w:t>Jastroch M, Withers KW, Taudien S, Frappell PB, Helwig M, Fromme T, et al. Marsupial uncoupling protein 1 sheds light on the evolution of mammalian nonshivering thermogenesis. Physiological genomics. 2008;32(2):161-9.</w:t>
      </w:r>
    </w:p>
    <w:p w14:paraId="685C2CC6" w14:textId="77777777" w:rsidR="00934C77" w:rsidRPr="005B60DF" w:rsidRDefault="00934C77" w:rsidP="00934C77">
      <w:pPr>
        <w:pStyle w:val="EndNoteBibliography"/>
        <w:spacing w:after="0"/>
      </w:pPr>
      <w:r w:rsidRPr="005B60DF">
        <w:t>37.</w:t>
      </w:r>
      <w:r w:rsidRPr="005B60DF">
        <w:tab/>
        <w:t>Jeong HW, Choi RH, Koh HJ. Obesity-induced TRB3 negatively regulates Brown adipose tissue function in mice. Biochemical and biophysical research communications. 2021;547:29-35.</w:t>
      </w:r>
    </w:p>
    <w:p w14:paraId="1AB0CEAE" w14:textId="77777777" w:rsidR="00934C77" w:rsidRPr="005B60DF" w:rsidRDefault="00934C77" w:rsidP="00934C77">
      <w:pPr>
        <w:pStyle w:val="EndNoteBibliography"/>
        <w:spacing w:after="0"/>
      </w:pPr>
      <w:r w:rsidRPr="005B60DF">
        <w:t>38.</w:t>
      </w:r>
      <w:r w:rsidRPr="005B60DF">
        <w:tab/>
        <w:t>Ma S, Yu H, Zhao Z, Luo Z, Chen J, Ni Y, et al. Activation of the cold-sensing TRPM8 channel triggers UCP1-dependent thermogenesis and prevents obesity. Journal of molecular cell biology. 2012;4(2):88-96.</w:t>
      </w:r>
    </w:p>
    <w:p w14:paraId="48CA015C" w14:textId="77777777" w:rsidR="00934C77" w:rsidRPr="005B60DF" w:rsidRDefault="00934C77" w:rsidP="00934C77">
      <w:pPr>
        <w:pStyle w:val="EndNoteBibliography"/>
        <w:spacing w:after="0"/>
      </w:pPr>
      <w:r w:rsidRPr="005B60DF">
        <w:t>39.</w:t>
      </w:r>
      <w:r w:rsidRPr="005B60DF">
        <w:tab/>
        <w:t>Mádi A, Cuaranta-Monroy I, Lénárt K, Pap A, Mezei ZA, Kristóf E, et al. Browning deficiency and low mobilization of fatty acids in gonadal white adipose tissue leads to decreased cold-tolerance of transglutaminase 2 knock-out mice. Biochimica et biophysica acta Molecular and cell biology of lipids. 2017;1862(12):1575-86.</w:t>
      </w:r>
    </w:p>
    <w:p w14:paraId="71EEA942" w14:textId="77777777" w:rsidR="00934C77" w:rsidRPr="005B60DF" w:rsidRDefault="00934C77" w:rsidP="00934C77">
      <w:pPr>
        <w:pStyle w:val="EndNoteBibliography"/>
        <w:spacing w:after="0"/>
      </w:pPr>
      <w:r w:rsidRPr="005B60DF">
        <w:t>40.</w:t>
      </w:r>
      <w:r w:rsidRPr="005B60DF">
        <w:tab/>
        <w:t>Mao L, Nie B, Nie T, Hui X, Gao X, Lin X, et al. Visualization and Quantification of Browning Using a Ucp1-2A-Luciferase Knock-in Mouse Model. Diabetes. 2017;66(2):407-17.</w:t>
      </w:r>
    </w:p>
    <w:p w14:paraId="758236B7" w14:textId="77777777" w:rsidR="00934C77" w:rsidRPr="005B60DF" w:rsidRDefault="00934C77" w:rsidP="00934C77">
      <w:pPr>
        <w:pStyle w:val="EndNoteBibliography"/>
        <w:spacing w:after="0"/>
      </w:pPr>
      <w:r w:rsidRPr="005B60DF">
        <w:lastRenderedPageBreak/>
        <w:t>41.</w:t>
      </w:r>
      <w:r w:rsidRPr="005B60DF">
        <w:tab/>
        <w:t>Ribeiro MO, Bianco SD, Kaneshige M, Schultz JJ, Cheng SY, Bianco AC, et al. Expression of uncoupling protein 1 in mouse brown adipose tissue is thyroid hormone receptor-beta isoform specific and required for adaptive thermogenesis. Endocrinology. 2010;151(1):432-40.</w:t>
      </w:r>
    </w:p>
    <w:p w14:paraId="4D58906F" w14:textId="77777777" w:rsidR="00934C77" w:rsidRPr="005B60DF" w:rsidRDefault="00934C77" w:rsidP="00934C77">
      <w:pPr>
        <w:pStyle w:val="EndNoteBibliography"/>
        <w:spacing w:after="0"/>
      </w:pPr>
      <w:r w:rsidRPr="005B60DF">
        <w:t>42.</w:t>
      </w:r>
      <w:r w:rsidRPr="005B60DF">
        <w:tab/>
        <w:t>Rowland LA, Bal NC, Kozak LP, Periasamy M. Uncoupling Protein 1 and Sarcolipin Are Required to Maintain Optimal Thermogenesis, and Loss of Both Systems Compromises Survival of Mice under Cold Stress. The Journal of biological chemistry. 2015;290(19):12282-9.</w:t>
      </w:r>
    </w:p>
    <w:p w14:paraId="001131F3" w14:textId="77777777" w:rsidR="00934C77" w:rsidRPr="005B60DF" w:rsidRDefault="00934C77" w:rsidP="00934C77">
      <w:pPr>
        <w:pStyle w:val="EndNoteBibliography"/>
        <w:spacing w:after="0"/>
      </w:pPr>
      <w:r w:rsidRPr="005B60DF">
        <w:t>43.</w:t>
      </w:r>
      <w:r w:rsidRPr="005B60DF">
        <w:tab/>
        <w:t>Shabalina IG, Petrovic N, de Jong JM, Kalinovich AV, Cannon B, Nedergaard J. UCP1 in brite/beige adipose tissue mitochondria is functionally thermogenic. Cell reports. 2013;5(5):1196-203.</w:t>
      </w:r>
    </w:p>
    <w:p w14:paraId="459AFA79" w14:textId="77777777" w:rsidR="00934C77" w:rsidRPr="005B60DF" w:rsidRDefault="00934C77" w:rsidP="00934C77">
      <w:pPr>
        <w:pStyle w:val="EndNoteBibliography"/>
        <w:spacing w:after="0"/>
      </w:pPr>
      <w:r w:rsidRPr="005B60DF">
        <w:t>44.</w:t>
      </w:r>
      <w:r w:rsidRPr="005B60DF">
        <w:tab/>
        <w:t>Suzuki D, Murata Y, Oda S. Cloning of putative uncoupling protein 1 cDNA in a cold-intolerant mammal, the house musk shrew (Suncus murinus). Zoological science. 2006;23(11):1009-15.</w:t>
      </w:r>
    </w:p>
    <w:p w14:paraId="228B18D4" w14:textId="77777777" w:rsidR="00934C77" w:rsidRPr="005B60DF" w:rsidRDefault="00934C77" w:rsidP="00934C77">
      <w:pPr>
        <w:pStyle w:val="EndNoteBibliography"/>
        <w:spacing w:after="0"/>
      </w:pPr>
      <w:r w:rsidRPr="005B60DF">
        <w:t>45.</w:t>
      </w:r>
      <w:r w:rsidRPr="005B60DF">
        <w:tab/>
        <w:t>Takata K, Goto T, Kuroda M, Kimura Y, Harada I, Ueda K, et al. Stiffness of the extracellular matrix regulates differentiation into beige adipocytes. Biochemical and biophysical research communications. 2020;532(2):205-10.</w:t>
      </w:r>
    </w:p>
    <w:p w14:paraId="3B1B16AA" w14:textId="77777777" w:rsidR="00934C77" w:rsidRPr="005B60DF" w:rsidRDefault="00934C77" w:rsidP="00934C77">
      <w:pPr>
        <w:pStyle w:val="EndNoteBibliography"/>
        <w:spacing w:after="0"/>
      </w:pPr>
      <w:r w:rsidRPr="005B60DF">
        <w:t>46.</w:t>
      </w:r>
      <w:r w:rsidRPr="005B60DF">
        <w:tab/>
        <w:t>Wang H, Willershäuser M, Karlas A, Gorpas D, Reber J, Ntziachristos V, et al. A dual Ucp1 reporter mouse model for imaging and quantitation of brown and brite fat recruitment. Molecular metabolism. 2019;20:14-27.</w:t>
      </w:r>
    </w:p>
    <w:p w14:paraId="7ACA21E8" w14:textId="77777777" w:rsidR="00934C77" w:rsidRPr="005B60DF" w:rsidRDefault="00934C77" w:rsidP="00934C77">
      <w:pPr>
        <w:pStyle w:val="EndNoteBibliography"/>
        <w:spacing w:after="0"/>
      </w:pPr>
      <w:r w:rsidRPr="005B60DF">
        <w:t>47.</w:t>
      </w:r>
      <w:r w:rsidRPr="005B60DF">
        <w:tab/>
        <w:t>Wang S, Wang X, Ye Z, Xu C, Zhang M, Ruan B, et al. Curcumin promotes browning of white adipose tissue in a norepinephrine-dependent way. Biochemical and biophysical research communications. 2015;466(2):247-53.</w:t>
      </w:r>
    </w:p>
    <w:p w14:paraId="7062A8FF" w14:textId="77777777" w:rsidR="00934C77" w:rsidRPr="005B60DF" w:rsidRDefault="00934C77" w:rsidP="00934C77">
      <w:pPr>
        <w:pStyle w:val="EndNoteBibliography"/>
        <w:spacing w:after="0"/>
      </w:pPr>
      <w:r w:rsidRPr="005B60DF">
        <w:t>48.</w:t>
      </w:r>
      <w:r w:rsidRPr="005B60DF">
        <w:tab/>
        <w:t>Yoo HS, Qiao L, Bosco C, Leong LH, Lytle N, Feng GS, et al. Intermittent cold exposure enhances fat accumulation in mice. PloS one. 2014;9(5):e96432.</w:t>
      </w:r>
    </w:p>
    <w:p w14:paraId="5D83D70B" w14:textId="77777777" w:rsidR="00934C77" w:rsidRPr="005B60DF" w:rsidRDefault="00934C77" w:rsidP="00934C77">
      <w:pPr>
        <w:pStyle w:val="EndNoteBibliography"/>
        <w:spacing w:after="0"/>
      </w:pPr>
      <w:r w:rsidRPr="005B60DF">
        <w:t>49.</w:t>
      </w:r>
      <w:r w:rsidRPr="005B60DF">
        <w:tab/>
        <w:t>Arruda AP, Ketzer LA, Nigro M, Galina A, Carvalho DP, de Meis LJE. Cold tolerance in hypothyroid rabbits: role of skeletal muscle mitochondria and sarcoplasmic reticulum Ca2+ ATPase isoform 1 heat production. Endocrinology. 2008;149(12):6262-71.</w:t>
      </w:r>
    </w:p>
    <w:p w14:paraId="79032627" w14:textId="77777777" w:rsidR="00934C77" w:rsidRPr="005B60DF" w:rsidRDefault="00934C77" w:rsidP="00934C77">
      <w:pPr>
        <w:pStyle w:val="EndNoteBibliography"/>
        <w:spacing w:after="0"/>
      </w:pPr>
      <w:r w:rsidRPr="005B60DF">
        <w:t>50.</w:t>
      </w:r>
      <w:r w:rsidRPr="005B60DF">
        <w:tab/>
        <w:t>Wang Y, Sun Y, Yang B, Wang Q, Kuang H. Integrate metabolomics strategy and target prediction to reveal the ameliorate effect of four typical 'cold' property herbs on hyperthyroidism rats. Journal of ethnopharmacology. 2023;301:115772.</w:t>
      </w:r>
    </w:p>
    <w:p w14:paraId="0FC3D1AA" w14:textId="77777777" w:rsidR="00934C77" w:rsidRPr="005B60DF" w:rsidRDefault="00934C77" w:rsidP="00934C77">
      <w:pPr>
        <w:pStyle w:val="EndNoteBibliography"/>
        <w:spacing w:after="0"/>
      </w:pPr>
      <w:r w:rsidRPr="005B60DF">
        <w:t>51.</w:t>
      </w:r>
      <w:r w:rsidRPr="005B60DF">
        <w:tab/>
        <w:t>Liu W, Bi P, Shan T, Yang X, Yin H, Wang YX, et al. miR-133a regulates adipocyte browning in vivo. PLoS genetics. 2013;9(7):e1003626.</w:t>
      </w:r>
    </w:p>
    <w:p w14:paraId="05A82AB6" w14:textId="77777777" w:rsidR="00934C77" w:rsidRPr="005B60DF" w:rsidRDefault="00934C77" w:rsidP="00934C77">
      <w:pPr>
        <w:pStyle w:val="EndNoteBibliography"/>
        <w:spacing w:after="0"/>
      </w:pPr>
      <w:r w:rsidRPr="005B60DF">
        <w:t>52.</w:t>
      </w:r>
      <w:r w:rsidRPr="005B60DF">
        <w:tab/>
        <w:t>Nagano G, Ohno H, Oki K, Kobuke K, Shiwa T, Yoneda M, et al. Activation of classical brown adipocytes in the adult human perirenal depot is highly correlated with PRDM16-EHMT1 complex expression. PloS one. 2015;10(3):e0122584.</w:t>
      </w:r>
    </w:p>
    <w:p w14:paraId="0E8AEEA1" w14:textId="77777777" w:rsidR="00934C77" w:rsidRPr="005B60DF" w:rsidRDefault="00934C77" w:rsidP="00934C77">
      <w:pPr>
        <w:pStyle w:val="EndNoteBibliography"/>
        <w:spacing w:after="0"/>
      </w:pPr>
      <w:r w:rsidRPr="005B60DF">
        <w:t>53.</w:t>
      </w:r>
      <w:r w:rsidRPr="005B60DF">
        <w:tab/>
        <w:t>Zha L, Li F, Wu R, Artinian L, Rehder V, Yu L, et al. The Histone Demethylase UTX Promotes Brown Adipocyte Thermogenic Program Via Coordinated Regulation of H3K27 Demethylation and Acetylation. The Journal of biological chemistry. 2015;290(41):25151-63.</w:t>
      </w:r>
    </w:p>
    <w:p w14:paraId="7C4CBACB" w14:textId="77777777" w:rsidR="00934C77" w:rsidRPr="005B60DF" w:rsidRDefault="00934C77" w:rsidP="00934C77">
      <w:pPr>
        <w:pStyle w:val="EndNoteBibliography"/>
        <w:spacing w:after="0"/>
      </w:pPr>
      <w:r w:rsidRPr="005B60DF">
        <w:t>54.</w:t>
      </w:r>
      <w:r w:rsidRPr="005B60DF">
        <w:tab/>
        <w:t>Jia R, Luo XQ, Wang G, Lin CX, Qiao H, Wang N, et al. Characterization of cold-induced remodelling reveals depot-specific differences across and within brown and white adipose tissues in mice. Acta physiologica (Oxford, England). 2016;217(4):311-24.</w:t>
      </w:r>
    </w:p>
    <w:p w14:paraId="1A5B225B" w14:textId="77777777" w:rsidR="00934C77" w:rsidRPr="005B60DF" w:rsidRDefault="00934C77" w:rsidP="00934C77">
      <w:pPr>
        <w:pStyle w:val="EndNoteBibliography"/>
        <w:spacing w:after="0"/>
      </w:pPr>
      <w:r w:rsidRPr="005B60DF">
        <w:lastRenderedPageBreak/>
        <w:t>55.</w:t>
      </w:r>
      <w:r w:rsidRPr="005B60DF">
        <w:tab/>
        <w:t>Li F, Wu R, Cui X, Zha L, Yu L, Shi H, et al. Histone Deacetylase 1 (HDAC1) Negatively Regulates Thermogenic Program in Brown Adipocytes via Coordinated Regulation of Histone H3 Lysine 27 (H3K27) Deacetylation and Methylation. The Journal of biological chemistry. 2016;291(9):4523-36.</w:t>
      </w:r>
    </w:p>
    <w:p w14:paraId="383D457B" w14:textId="77777777" w:rsidR="00934C77" w:rsidRPr="005B60DF" w:rsidRDefault="00934C77" w:rsidP="00934C77">
      <w:pPr>
        <w:pStyle w:val="EndNoteBibliography"/>
        <w:spacing w:after="0"/>
      </w:pPr>
      <w:r w:rsidRPr="005B60DF">
        <w:t>56.</w:t>
      </w:r>
      <w:r w:rsidRPr="005B60DF">
        <w:tab/>
        <w:t>Zhao S, Mugabo Y, Ballentine G, Attane C, Iglesias J, Poursharifi P, et al. α/β-Hydrolase Domain 6 Deletion Induces Adipose Browning and Prevents Obesity and Type 2 Diabetes. Cell reports. 2016;14(12):2872-88.</w:t>
      </w:r>
    </w:p>
    <w:p w14:paraId="7171F527" w14:textId="77777777" w:rsidR="00934C77" w:rsidRPr="005B60DF" w:rsidRDefault="00934C77" w:rsidP="00934C77">
      <w:pPr>
        <w:pStyle w:val="EndNoteBibliography"/>
        <w:spacing w:after="0"/>
      </w:pPr>
      <w:r w:rsidRPr="005B60DF">
        <w:t>57.</w:t>
      </w:r>
      <w:r w:rsidRPr="005B60DF">
        <w:tab/>
        <w:t>Hepler C, Shao M, Xia JY, Ghaben AL, Pearson MJ, Vishvanath L, et al. Directing visceral white adipocyte precursors to a thermogenic adipocyte fate improves insulin sensitivity in obese mice. eLife. 2017;6.</w:t>
      </w:r>
    </w:p>
    <w:p w14:paraId="06B0EC36" w14:textId="77777777" w:rsidR="00934C77" w:rsidRPr="005B60DF" w:rsidRDefault="00934C77" w:rsidP="00934C77">
      <w:pPr>
        <w:pStyle w:val="EndNoteBibliography"/>
        <w:spacing w:after="0"/>
      </w:pPr>
      <w:r w:rsidRPr="005B60DF">
        <w:t>58.</w:t>
      </w:r>
      <w:r w:rsidRPr="005B60DF">
        <w:tab/>
        <w:t>Forney LA, Stone KP, Wanders D, Ntambi JM, Gettys TW. The role of suppression of hepatic SCD1 expression in the metabolic effects of dietary methionine restriction. Applied physiology, nutrition, and metabolism = Physiologie appliquee, nutrition et metabolisme. 2018;43(2):123-30.</w:t>
      </w:r>
    </w:p>
    <w:p w14:paraId="2BE5B613" w14:textId="77777777" w:rsidR="00934C77" w:rsidRPr="005B60DF" w:rsidRDefault="00934C77" w:rsidP="00934C77">
      <w:pPr>
        <w:pStyle w:val="EndNoteBibliography"/>
        <w:spacing w:after="0"/>
      </w:pPr>
      <w:r w:rsidRPr="005B60DF">
        <w:t>59.</w:t>
      </w:r>
      <w:r w:rsidRPr="005B60DF">
        <w:tab/>
        <w:t>Lemecha M, Morino K, Imamura T, Iwasaki H, Ohashi N, Ida S, et al. MiR-494-3p regulates mitochondrial biogenesis and thermogenesis through PGC1-α signalling in beige adipocytes. Scientific reports. 2018;8(1):15096.</w:t>
      </w:r>
    </w:p>
    <w:p w14:paraId="6107899A" w14:textId="77777777" w:rsidR="00934C77" w:rsidRPr="005B60DF" w:rsidRDefault="00934C77" w:rsidP="00934C77">
      <w:pPr>
        <w:pStyle w:val="EndNoteBibliography"/>
        <w:spacing w:after="0"/>
      </w:pPr>
      <w:r w:rsidRPr="005B60DF">
        <w:t>60.</w:t>
      </w:r>
      <w:r w:rsidRPr="005B60DF">
        <w:tab/>
        <w:t>Kim S, Park JW, Lee MG, Nam KH, Park JH, Oh H, et al. Reversine promotes browning of white adipocytes by suppressing miR-133a. Journal of cellular physiology. 2019;234(4):3800-13.</w:t>
      </w:r>
    </w:p>
    <w:p w14:paraId="30CF6C88" w14:textId="77777777" w:rsidR="00934C77" w:rsidRPr="005B60DF" w:rsidRDefault="00934C77" w:rsidP="00934C77">
      <w:pPr>
        <w:pStyle w:val="EndNoteBibliography"/>
        <w:spacing w:after="0"/>
      </w:pPr>
      <w:r w:rsidRPr="005B60DF">
        <w:t>61.</w:t>
      </w:r>
      <w:r w:rsidRPr="005B60DF">
        <w:tab/>
        <w:t>Rao C, Huang D, Mao X, Chen R, Huang D, Huang K. The novel adipokine CTRP5 is a negative regulator of white adipose tissue browning. Biochemical and biophysical research communications. 2019;510(3):388-94.</w:t>
      </w:r>
    </w:p>
    <w:p w14:paraId="6D6BAA1A" w14:textId="77777777" w:rsidR="00934C77" w:rsidRPr="005B60DF" w:rsidRDefault="00934C77" w:rsidP="00934C77">
      <w:pPr>
        <w:pStyle w:val="EndNoteBibliography"/>
        <w:spacing w:after="0"/>
      </w:pPr>
      <w:r w:rsidRPr="005B60DF">
        <w:t>62.</w:t>
      </w:r>
      <w:r w:rsidRPr="005B60DF">
        <w:tab/>
        <w:t>Fan H, Zhang Y, Zhang J, Yao Q, Song Y, Shen Q, et al. Cold-Inducible Klf9 Regulates Thermogenesis of Brown and Beige Fat. Diabetes. 2020;69(12):2603-18.</w:t>
      </w:r>
    </w:p>
    <w:p w14:paraId="7D116756" w14:textId="77777777" w:rsidR="00934C77" w:rsidRPr="005B60DF" w:rsidRDefault="00934C77" w:rsidP="00934C77">
      <w:pPr>
        <w:pStyle w:val="EndNoteBibliography"/>
        <w:spacing w:after="0"/>
      </w:pPr>
      <w:r w:rsidRPr="005B60DF">
        <w:t>63.</w:t>
      </w:r>
      <w:r w:rsidRPr="005B60DF">
        <w:tab/>
        <w:t>Nguyen HP, Yi D, Lin F, Viscarra JA, Tabuchi C, Ngo K, et al. Aifm2, a NADH Oxidase, Supports Robust Glycolysis and Is Required for Cold- and Diet-Induced Thermogenesis. Molecular cell. 2020;77(3):600-17.e4.</w:t>
      </w:r>
    </w:p>
    <w:p w14:paraId="5C17C0E7" w14:textId="77777777" w:rsidR="00934C77" w:rsidRPr="005B60DF" w:rsidRDefault="00934C77" w:rsidP="00934C77">
      <w:pPr>
        <w:pStyle w:val="EndNoteBibliography"/>
        <w:spacing w:after="0"/>
      </w:pPr>
      <w:r w:rsidRPr="005B60DF">
        <w:t>64.</w:t>
      </w:r>
      <w:r w:rsidRPr="005B60DF">
        <w:tab/>
        <w:t>Cannavino J, Shao M, An YA, Bezprozvannaya S, Chen S, Kim J, et al. Regulation of cold-induced thermogenesis by the RNA binding protein FAM195A. Proceedings of the National Academy of Sciences of the United States of America. 2021;118(23).</w:t>
      </w:r>
    </w:p>
    <w:p w14:paraId="7F541E72" w14:textId="77777777" w:rsidR="00934C77" w:rsidRPr="005B60DF" w:rsidRDefault="00934C77" w:rsidP="00934C77">
      <w:pPr>
        <w:pStyle w:val="EndNoteBibliography"/>
        <w:spacing w:after="0"/>
      </w:pPr>
      <w:r w:rsidRPr="005B60DF">
        <w:t>65.</w:t>
      </w:r>
      <w:r w:rsidRPr="005B60DF">
        <w:tab/>
        <w:t>Lee CH, Choi YA, Heo SJ, Song P. The Effect of Hyperbaric Therapy on Brown Adipose Tissue in Rats. International journal of environmental research and public health. 2021;18(17).</w:t>
      </w:r>
    </w:p>
    <w:p w14:paraId="4FF3AE22" w14:textId="77777777" w:rsidR="00934C77" w:rsidRPr="005B60DF" w:rsidRDefault="00934C77" w:rsidP="00934C77">
      <w:pPr>
        <w:pStyle w:val="EndNoteBibliography"/>
        <w:spacing w:after="0"/>
      </w:pPr>
      <w:r w:rsidRPr="005B60DF">
        <w:t>66.</w:t>
      </w:r>
      <w:r w:rsidRPr="005B60DF">
        <w:tab/>
        <w:t>Sebag SC, Zhang Z, Qian Q, Li M, Zhu Z, Harata M, et al. ADH5-mediated NO bioactivity maintains metabolic homeostasis in brown adipose tissue. Cell reports. 2021;37(7):110003.</w:t>
      </w:r>
    </w:p>
    <w:p w14:paraId="3A3CC852" w14:textId="77777777" w:rsidR="00934C77" w:rsidRPr="005B60DF" w:rsidRDefault="00934C77" w:rsidP="00934C77">
      <w:pPr>
        <w:pStyle w:val="EndNoteBibliography"/>
        <w:spacing w:after="0"/>
      </w:pPr>
      <w:r w:rsidRPr="005B60DF">
        <w:t>67.</w:t>
      </w:r>
      <w:r w:rsidRPr="005B60DF">
        <w:tab/>
        <w:t>Lénárt K, Bankó C, Ujlaki G, Póliska S, Kis G, Cs</w:t>
      </w:r>
      <w:r w:rsidRPr="005B60DF">
        <w:rPr>
          <w:rFonts w:ascii="Calibri" w:hAnsi="Calibri" w:cs="Calibri"/>
        </w:rPr>
        <w:t>ő</w:t>
      </w:r>
      <w:r w:rsidRPr="005B60DF">
        <w:t xml:space="preserve">sz </w:t>
      </w:r>
      <w:r w:rsidRPr="005B60DF">
        <w:rPr>
          <w:rFonts w:cs="맑은 고딕"/>
        </w:rPr>
        <w:t>É</w:t>
      </w:r>
      <w:r w:rsidRPr="005B60DF">
        <w:t>, et al. Tissue Transglutaminase Knock-Out Preadipocytes and Beige Cells of Epididymal Fat Origin Possess Decreased Mitochondrial Functions Required for Thermogenesis. International journal of molecular sciences. 2022;23(9).</w:t>
      </w:r>
    </w:p>
    <w:p w14:paraId="773FE613" w14:textId="77777777" w:rsidR="00934C77" w:rsidRPr="005B60DF" w:rsidRDefault="00934C77" w:rsidP="00934C77">
      <w:pPr>
        <w:pStyle w:val="EndNoteBibliography"/>
        <w:spacing w:after="0"/>
      </w:pPr>
      <w:r w:rsidRPr="005B60DF">
        <w:t>68.</w:t>
      </w:r>
      <w:r w:rsidRPr="005B60DF">
        <w:tab/>
        <w:t>Park WY, Park J, Lee S, Song G, Nam IK, Ahn KS, et al. PEX13 is required for thermogenesis of white adipose tissue in cold-exposed mice. Biochimica et biophysica acta Molecular and cell biology of lipids. 2022;1867(1):159046.</w:t>
      </w:r>
    </w:p>
    <w:p w14:paraId="2F72E60B" w14:textId="77777777" w:rsidR="00934C77" w:rsidRPr="005B60DF" w:rsidRDefault="00934C77" w:rsidP="00934C77">
      <w:pPr>
        <w:pStyle w:val="EndNoteBibliography"/>
        <w:spacing w:after="0"/>
      </w:pPr>
      <w:r w:rsidRPr="005B60DF">
        <w:t>69.</w:t>
      </w:r>
      <w:r w:rsidRPr="005B60DF">
        <w:tab/>
        <w:t xml:space="preserve">Shen H, He T, Wang S, Hou L, Wei Y, Liu Y, et al. SOX4 promotes beige adipocyte-mediated </w:t>
      </w:r>
      <w:r w:rsidRPr="005B60DF">
        <w:lastRenderedPageBreak/>
        <w:t>adaptive thermogenesis by facilitating PRDM16-PPARγ complex. Theranostics. 2022;12(18):7699-716.</w:t>
      </w:r>
    </w:p>
    <w:p w14:paraId="149AD8D1" w14:textId="77777777" w:rsidR="00934C77" w:rsidRPr="005B60DF" w:rsidRDefault="00934C77" w:rsidP="00934C77">
      <w:pPr>
        <w:pStyle w:val="EndNoteBibliography"/>
        <w:spacing w:after="0"/>
      </w:pPr>
      <w:r w:rsidRPr="005B60DF">
        <w:t>70.</w:t>
      </w:r>
      <w:r w:rsidRPr="005B60DF">
        <w:tab/>
        <w:t>Song Y, Zan W, Qin L, Han S, Ye L, Wang M, et al. Ablation of ORMDL3 impairs adipose tissue thermogenesis and insulin sensitivity by increasing ceramide generation. Molecular metabolism. 2022;56:101423.</w:t>
      </w:r>
    </w:p>
    <w:p w14:paraId="571AB54E" w14:textId="77777777" w:rsidR="00934C77" w:rsidRPr="005B60DF" w:rsidRDefault="00934C77" w:rsidP="00934C77">
      <w:pPr>
        <w:pStyle w:val="EndNoteBibliography"/>
        <w:spacing w:after="0"/>
      </w:pPr>
      <w:r w:rsidRPr="005B60DF">
        <w:t>71.</w:t>
      </w:r>
      <w:r w:rsidRPr="005B60DF">
        <w:tab/>
        <w:t>Xu L, Li D, Li H, Zhang O, Huang Y, Shao H, et al. Suppression of obesity by melatonin through increasing energy expenditure and accelerating lipolysis in mice fed a high-fat diet. Nutrition &amp; diabetes. 2022;12(1):42.</w:t>
      </w:r>
    </w:p>
    <w:p w14:paraId="584EBCFC" w14:textId="77777777" w:rsidR="00934C77" w:rsidRPr="005B60DF" w:rsidRDefault="00934C77" w:rsidP="00934C77">
      <w:pPr>
        <w:pStyle w:val="EndNoteBibliography"/>
        <w:spacing w:after="0"/>
      </w:pPr>
      <w:r w:rsidRPr="005B60DF">
        <w:t>72.</w:t>
      </w:r>
      <w:r w:rsidRPr="005B60DF">
        <w:tab/>
        <w:t>Katsumata M, Matsumoto M, Kawakami S, Kaji Y. Effect of heat exposure on uncoupling protein-3 mRNA abundance in porcine skeletal muscle. Journal of animal science. 2004;82(12):3493-9.</w:t>
      </w:r>
    </w:p>
    <w:p w14:paraId="2C672165" w14:textId="77777777" w:rsidR="00934C77" w:rsidRPr="005B60DF" w:rsidRDefault="00934C77" w:rsidP="00934C77">
      <w:pPr>
        <w:pStyle w:val="EndNoteBibliography"/>
        <w:spacing w:after="0"/>
      </w:pPr>
      <w:r w:rsidRPr="005B60DF">
        <w:t>73.</w:t>
      </w:r>
      <w:r w:rsidRPr="005B60DF">
        <w:tab/>
        <w:t>Mollica MP, Lionetti L, Crescenzo R, Tasso R, Barletta A, Liverini G, et al. Cold exposure differently influences mitochondrial energy efficiency in rat liver and skeletal muscle. FEBS letters. 2005;579(9):1978-82.</w:t>
      </w:r>
    </w:p>
    <w:p w14:paraId="38B0E31C" w14:textId="77777777" w:rsidR="00934C77" w:rsidRPr="005B60DF" w:rsidRDefault="00934C77" w:rsidP="00934C77">
      <w:pPr>
        <w:pStyle w:val="EndNoteBibliography"/>
        <w:spacing w:after="0"/>
      </w:pPr>
      <w:r w:rsidRPr="005B60DF">
        <w:t>74.</w:t>
      </w:r>
      <w:r w:rsidRPr="005B60DF">
        <w:tab/>
        <w:t>Bidaux G, Sgobba M, Lemonnier L, Borowiec AS, Noyer L, Jovanovic S, et al. Functional and Modeling Studies of the Transmembrane Region of the TRPM8 Channel. Biophysical journal. 2015;109(9):1840-51.</w:t>
      </w:r>
    </w:p>
    <w:p w14:paraId="762DEAAE" w14:textId="77777777" w:rsidR="00934C77" w:rsidRPr="005B60DF" w:rsidRDefault="00934C77" w:rsidP="00934C77">
      <w:pPr>
        <w:pStyle w:val="EndNoteBibliography"/>
        <w:spacing w:after="0"/>
      </w:pPr>
      <w:r w:rsidRPr="005B60DF">
        <w:t>75.</w:t>
      </w:r>
      <w:r w:rsidRPr="005B60DF">
        <w:tab/>
        <w:t>McKemy DD, Neuhausser WM, Julius D. Identification of a cold receptor reveals a general role for TRP channels in thermosensation. Nature. 2002;416(6876):52-8.</w:t>
      </w:r>
    </w:p>
    <w:p w14:paraId="55A70A99" w14:textId="77777777" w:rsidR="00934C77" w:rsidRPr="005B60DF" w:rsidRDefault="00934C77" w:rsidP="00934C77">
      <w:pPr>
        <w:pStyle w:val="EndNoteBibliography"/>
        <w:spacing w:after="0"/>
      </w:pPr>
      <w:r w:rsidRPr="005B60DF">
        <w:t>76.</w:t>
      </w:r>
      <w:r w:rsidRPr="005B60DF">
        <w:tab/>
        <w:t>Voets T, Droogmans G, Wissenbach U, Janssens A, Flockerzi V, Nilius B. The principle of temperature-dependent gating in cold- and heat-sensitive TRP channels. Nature. 2004;430(7001):748-54.</w:t>
      </w:r>
    </w:p>
    <w:p w14:paraId="100DEBC4" w14:textId="77777777" w:rsidR="00934C77" w:rsidRPr="005B60DF" w:rsidRDefault="00934C77" w:rsidP="00934C77">
      <w:pPr>
        <w:pStyle w:val="EndNoteBibliography"/>
        <w:spacing w:after="0"/>
      </w:pPr>
      <w:r w:rsidRPr="005B60DF">
        <w:t>77.</w:t>
      </w:r>
      <w:r w:rsidRPr="005B60DF">
        <w:tab/>
        <w:t>Liu B, Qin F. Functional control of cold- and menthol-sensitive TRPM8 ion channels by phosphatidylinositol 4,5-bisphosphate. The Journal of neuroscience : the official journal of the Society for Neuroscience. 2005;25(7):1674-81.</w:t>
      </w:r>
    </w:p>
    <w:p w14:paraId="71FA6A2D" w14:textId="77777777" w:rsidR="00934C77" w:rsidRPr="005B60DF" w:rsidRDefault="00934C77" w:rsidP="00934C77">
      <w:pPr>
        <w:pStyle w:val="EndNoteBibliography"/>
        <w:spacing w:after="0"/>
      </w:pPr>
      <w:r w:rsidRPr="005B60DF">
        <w:t>78.</w:t>
      </w:r>
      <w:r w:rsidRPr="005B60DF">
        <w:tab/>
        <w:t>Kim H, Mittal DP, Iadarola MJ, Dionne RA. Genetic predictors for acute experimental cold and heat pain sensitivity in humans. Journal of medical genetics. 2006;43(8):e40.</w:t>
      </w:r>
    </w:p>
    <w:p w14:paraId="7C05121D" w14:textId="77777777" w:rsidR="00934C77" w:rsidRPr="005B60DF" w:rsidRDefault="00934C77" w:rsidP="00934C77">
      <w:pPr>
        <w:pStyle w:val="EndNoteBibliography"/>
        <w:spacing w:after="0"/>
      </w:pPr>
      <w:r w:rsidRPr="005B60DF">
        <w:t>79.</w:t>
      </w:r>
      <w:r w:rsidRPr="005B60DF">
        <w:tab/>
        <w:t>Xing H, Ling J, Chen M, Gu JGJJon. Chemical and cold sensitivity of two distinct populations of TRPM8-expressing somatosensory neurons. 2006;95(2):1221-30.</w:t>
      </w:r>
    </w:p>
    <w:p w14:paraId="10F630F6" w14:textId="77777777" w:rsidR="00934C77" w:rsidRPr="005B60DF" w:rsidRDefault="00934C77" w:rsidP="00934C77">
      <w:pPr>
        <w:pStyle w:val="EndNoteBibliography"/>
        <w:spacing w:after="0"/>
      </w:pPr>
      <w:r w:rsidRPr="005B60DF">
        <w:t>80.</w:t>
      </w:r>
      <w:r w:rsidRPr="005B60DF">
        <w:tab/>
        <w:t>Chung MK, Caterina MJ. TRP channel knockout mice lose their cool. Neuron. 2007;54(3):345-7.</w:t>
      </w:r>
    </w:p>
    <w:p w14:paraId="5CDF4493" w14:textId="77777777" w:rsidR="00934C77" w:rsidRPr="005B60DF" w:rsidRDefault="00934C77" w:rsidP="00934C77">
      <w:pPr>
        <w:pStyle w:val="EndNoteBibliography"/>
        <w:spacing w:after="0"/>
      </w:pPr>
      <w:r w:rsidRPr="005B60DF">
        <w:t>81.</w:t>
      </w:r>
      <w:r w:rsidRPr="005B60DF">
        <w:tab/>
        <w:t>Colburn RW, Lubin ML, Stone DJ, Wang Y, Lawrence D, D'Andrea MR, et al. Attenuated cold sensitivity in TRPM8 null mice. 2007;54(3):379-86.</w:t>
      </w:r>
    </w:p>
    <w:p w14:paraId="12121A38" w14:textId="77777777" w:rsidR="00934C77" w:rsidRPr="005B60DF" w:rsidRDefault="00934C77" w:rsidP="00934C77">
      <w:pPr>
        <w:pStyle w:val="EndNoteBibliography"/>
        <w:spacing w:after="0"/>
      </w:pPr>
      <w:r w:rsidRPr="005B60DF">
        <w:t>82.</w:t>
      </w:r>
      <w:r w:rsidRPr="005B60DF">
        <w:tab/>
        <w:t>Mälkiä A, Madrid R, Meseguer V, De La Peña E, Valero M, Belmonte C, et al. Bidirectional shifts of TRPM8 channel gating by temperature and chemical agents modulate the cold sensitivity of mammalian thermoreceptors. The Journal of physiology. 2007;581(1):155-74.</w:t>
      </w:r>
    </w:p>
    <w:p w14:paraId="507646E0" w14:textId="77777777" w:rsidR="00934C77" w:rsidRPr="005B60DF" w:rsidRDefault="00934C77" w:rsidP="00934C77">
      <w:pPr>
        <w:pStyle w:val="EndNoteBibliography"/>
        <w:spacing w:after="0"/>
      </w:pPr>
      <w:r w:rsidRPr="005B60DF">
        <w:t>83.</w:t>
      </w:r>
      <w:r w:rsidRPr="005B60DF">
        <w:tab/>
        <w:t>Sawada Y, Hosokawa H, Hori A, Matsumura K, Kobayashi SJBr. Cold sensitivity of recombinant TRPA1 channels. 2007;1160:39-46.</w:t>
      </w:r>
    </w:p>
    <w:p w14:paraId="1872D83D" w14:textId="77777777" w:rsidR="00934C77" w:rsidRPr="005B60DF" w:rsidRDefault="00934C77" w:rsidP="00934C77">
      <w:pPr>
        <w:pStyle w:val="EndNoteBibliography"/>
        <w:spacing w:after="0"/>
      </w:pPr>
      <w:r w:rsidRPr="005B60DF">
        <w:t>84.</w:t>
      </w:r>
      <w:r w:rsidRPr="005B60DF">
        <w:tab/>
        <w:t>Gentry C, Stoakley N, Andersson DA, Bevan S. The roles of iPLA2, TRPM8 and TRPA1 in chemically induced cold hypersensitivity. Molecular pain. 2010;6:4.</w:t>
      </w:r>
    </w:p>
    <w:p w14:paraId="11F48907" w14:textId="77777777" w:rsidR="00934C77" w:rsidRPr="005B60DF" w:rsidRDefault="00934C77" w:rsidP="00934C77">
      <w:pPr>
        <w:pStyle w:val="EndNoteBibliography"/>
        <w:spacing w:after="0"/>
      </w:pPr>
      <w:r w:rsidRPr="005B60DF">
        <w:t>85.</w:t>
      </w:r>
      <w:r w:rsidRPr="005B60DF">
        <w:tab/>
        <w:t xml:space="preserve">Hondoh A, Ishida Y, Ugawa S, Ueda T, Shibata Y, Yamada T, et al. Distinct expression of cold </w:t>
      </w:r>
      <w:r w:rsidRPr="005B60DF">
        <w:lastRenderedPageBreak/>
        <w:t>receptors (TRPM8 and TRPA1) in the rat nodose-petrosal ganglion complex. Brain research. 2010;1319:60-9.</w:t>
      </w:r>
    </w:p>
    <w:p w14:paraId="33A7D09D" w14:textId="77777777" w:rsidR="00934C77" w:rsidRPr="005B60DF" w:rsidRDefault="00934C77" w:rsidP="00934C77">
      <w:pPr>
        <w:pStyle w:val="EndNoteBibliography"/>
        <w:spacing w:after="0"/>
      </w:pPr>
      <w:r w:rsidRPr="005B60DF">
        <w:t>86.</w:t>
      </w:r>
      <w:r w:rsidRPr="005B60DF">
        <w:tab/>
        <w:t>Pertusa M, González A, Hardy P, Madrid R, Viana F. Bidirectional modulation of thermal and chemical sensitivity of TRPM8 channels by the initial region of the N-terminal domain. The Journal of biological chemistry. 2014;289(32):21828-43.</w:t>
      </w:r>
    </w:p>
    <w:p w14:paraId="7292482F" w14:textId="77777777" w:rsidR="00934C77" w:rsidRPr="005B60DF" w:rsidRDefault="00934C77" w:rsidP="00934C77">
      <w:pPr>
        <w:pStyle w:val="EndNoteBibliography"/>
        <w:spacing w:after="0"/>
      </w:pPr>
      <w:r w:rsidRPr="005B60DF">
        <w:t>87.</w:t>
      </w:r>
      <w:r w:rsidRPr="005B60DF">
        <w:tab/>
        <w:t>Lucius A, Khajavi N, Reinach PS, Köhrle J, Dhandapani P, Huimann P, et al. 3-Iodothyronamine increases transient receptor potential melastatin channel 8 (TRPM8) activity in immortalized human corneal epithelial cells. Frontiers in endocrinology. 2016;28(3):136-47.</w:t>
      </w:r>
    </w:p>
    <w:p w14:paraId="0EFC1A92" w14:textId="77777777" w:rsidR="00934C77" w:rsidRPr="005B60DF" w:rsidRDefault="00934C77" w:rsidP="00934C77">
      <w:pPr>
        <w:pStyle w:val="EndNoteBibliography"/>
        <w:spacing w:after="0"/>
      </w:pPr>
      <w:r w:rsidRPr="005B60DF">
        <w:t>88.</w:t>
      </w:r>
      <w:r w:rsidRPr="005B60DF">
        <w:tab/>
        <w:t>Nozadze I, Tsiklauri N, Gurtskaia G, Tsagareli MGJBp. Role of thermo TRPA1 and TRPV1 channels in heat, cold, and mechanical nociception of rats. 2016;27(1):29-36.</w:t>
      </w:r>
    </w:p>
    <w:p w14:paraId="607A76C1" w14:textId="77777777" w:rsidR="00934C77" w:rsidRPr="005B60DF" w:rsidRDefault="00934C77" w:rsidP="00934C77">
      <w:pPr>
        <w:pStyle w:val="EndNoteBibliography"/>
        <w:spacing w:after="0"/>
      </w:pPr>
      <w:r w:rsidRPr="005B60DF">
        <w:t>89.</w:t>
      </w:r>
      <w:r w:rsidRPr="005B60DF">
        <w:tab/>
        <w:t>Tan CH, McNaughton PA. The TRPM2 ion channel is required for sensitivity to warmth. Nature. 2016;536(7617):460-3.</w:t>
      </w:r>
    </w:p>
    <w:p w14:paraId="7910B82E" w14:textId="77777777" w:rsidR="00934C77" w:rsidRPr="005B60DF" w:rsidRDefault="00934C77" w:rsidP="00934C77">
      <w:pPr>
        <w:pStyle w:val="EndNoteBibliography"/>
        <w:spacing w:after="0"/>
      </w:pPr>
      <w:r w:rsidRPr="005B60DF">
        <w:t>90.</w:t>
      </w:r>
      <w:r w:rsidRPr="005B60DF">
        <w:tab/>
        <w:t>Yudin Y, Lutz B, Tao YX, Rohacs TJTJoP. Phospholipase C δ4 regulates cold sensitivity in mice. The Journal of physiology. 2016;594(13):3609-28.</w:t>
      </w:r>
    </w:p>
    <w:p w14:paraId="104BF096" w14:textId="77777777" w:rsidR="00934C77" w:rsidRPr="005B60DF" w:rsidRDefault="00934C77" w:rsidP="00934C77">
      <w:pPr>
        <w:pStyle w:val="EndNoteBibliography"/>
        <w:spacing w:after="0"/>
      </w:pPr>
      <w:r w:rsidRPr="005B60DF">
        <w:t>91.</w:t>
      </w:r>
      <w:r w:rsidRPr="005B60DF">
        <w:tab/>
        <w:t>Fujita T, Higashitsuji H, Higashitsuji H, Liu Y, Itoh K, Sakurai T, et al. TRPV4-dependent induction of a novel mammalian cold-inducible protein SRSF5 as well as CIRP and RBM3. Scientific reports. 2017;7(1):2295.</w:t>
      </w:r>
    </w:p>
    <w:p w14:paraId="6F23BCD5" w14:textId="77777777" w:rsidR="00934C77" w:rsidRPr="005B60DF" w:rsidRDefault="00934C77" w:rsidP="00934C77">
      <w:pPr>
        <w:pStyle w:val="EndNoteBibliography"/>
        <w:spacing w:after="0"/>
      </w:pPr>
      <w:r w:rsidRPr="005B60DF">
        <w:t>92.</w:t>
      </w:r>
      <w:r w:rsidRPr="005B60DF">
        <w:tab/>
        <w:t>Cornejo VH, González C, Campos M, Vargas-Saturno L, Juricic M, Miserey-Lenkei S, et al. Non-conventional Axonal Organelles Control TRPM8 Ion Channel Trafficking and Peripheral Cold Sensing. Cell reports. 2020;30(13):4505-17.e5.</w:t>
      </w:r>
    </w:p>
    <w:p w14:paraId="4B2AF5DA" w14:textId="77777777" w:rsidR="00934C77" w:rsidRPr="005B60DF" w:rsidRDefault="00934C77" w:rsidP="00934C77">
      <w:pPr>
        <w:pStyle w:val="EndNoteBibliography"/>
        <w:spacing w:after="0"/>
      </w:pPr>
      <w:r w:rsidRPr="005B60DF">
        <w:t>93.</w:t>
      </w:r>
      <w:r w:rsidRPr="005B60DF">
        <w:tab/>
        <w:t>Typolt O, Filingeri D. Evidence for the involvement of peripheral cold-sensitive TRPM8 channels in human cutaneous hygrosensation. American journal of physiology Regulatory, integrative and comparative physiology. 2020;318(3):R579-r89.</w:t>
      </w:r>
    </w:p>
    <w:p w14:paraId="03979689" w14:textId="77777777" w:rsidR="00934C77" w:rsidRPr="005B60DF" w:rsidRDefault="00934C77" w:rsidP="00934C77">
      <w:pPr>
        <w:pStyle w:val="EndNoteBibliography"/>
        <w:spacing w:after="0"/>
      </w:pPr>
      <w:r w:rsidRPr="005B60DF">
        <w:t>94.</w:t>
      </w:r>
      <w:r w:rsidRPr="005B60DF">
        <w:tab/>
        <w:t>Thapa D, Valente JS, Barrett B, Smith MJ, Argunhan F, Lee SY, et al. Dysfunctional TRPM8 signalling in the vascular response to environmental cold in ageing. eLife. 2021;10.</w:t>
      </w:r>
    </w:p>
    <w:p w14:paraId="363AF341" w14:textId="77777777" w:rsidR="00934C77" w:rsidRPr="005B60DF" w:rsidRDefault="00934C77" w:rsidP="00934C77">
      <w:pPr>
        <w:pStyle w:val="EndNoteBibliography"/>
        <w:spacing w:after="0"/>
      </w:pPr>
      <w:r w:rsidRPr="005B60DF">
        <w:t>95.</w:t>
      </w:r>
      <w:r w:rsidRPr="005B60DF">
        <w:tab/>
        <w:t>Kasuga R, Shiraki C, Horikawa R, Yoshimura R, Kurganov E, Miyata SJP, et al. Role of TRPM8 in cold avoidance behaviors and brain activation during innocuous and nocuous cold stimuli. Physiology &amp; behavior. 2022;248:113729.</w:t>
      </w:r>
    </w:p>
    <w:p w14:paraId="2B068184" w14:textId="77777777" w:rsidR="00934C77" w:rsidRPr="005B60DF" w:rsidRDefault="00934C77" w:rsidP="00934C77">
      <w:pPr>
        <w:pStyle w:val="EndNoteBibliography"/>
        <w:spacing w:after="0"/>
      </w:pPr>
      <w:r w:rsidRPr="005B60DF">
        <w:t>96.</w:t>
      </w:r>
      <w:r w:rsidRPr="005B60DF">
        <w:tab/>
        <w:t>Moparthi L, Sinica V, Moparthi VK, Kreir M, Vignane T, Filipovic MR, et al. The human TRPA1 intrinsic cold and heat sensitivity involves separate channel structures beyond the N-ARD domain. Nature communications. 2022;13(1):6113.</w:t>
      </w:r>
    </w:p>
    <w:p w14:paraId="7F222204" w14:textId="77777777" w:rsidR="00934C77" w:rsidRPr="005B60DF" w:rsidRDefault="00934C77" w:rsidP="00934C77">
      <w:pPr>
        <w:pStyle w:val="EndNoteBibliography"/>
        <w:spacing w:after="0"/>
      </w:pPr>
      <w:r w:rsidRPr="005B60DF">
        <w:t>97.</w:t>
      </w:r>
      <w:r w:rsidRPr="005B60DF">
        <w:tab/>
        <w:t>Xu M, Li C, Yang J, Ye A, Yan L, Yeoh BS, et al. Activation of CD81(+) skin ILC2s by cold-sensing TRPM8(+) neuron-derived signals maintains cutaneous thermal homeostasis. Science immunology. 2022;7(72):eabe0584.</w:t>
      </w:r>
    </w:p>
    <w:p w14:paraId="47E50270" w14:textId="77777777" w:rsidR="00934C77" w:rsidRPr="005B60DF" w:rsidRDefault="00934C77" w:rsidP="00934C77">
      <w:pPr>
        <w:pStyle w:val="EndNoteBibliography"/>
        <w:spacing w:after="0"/>
      </w:pPr>
      <w:r w:rsidRPr="005B60DF">
        <w:t>98.</w:t>
      </w:r>
      <w:r w:rsidRPr="005B60DF">
        <w:tab/>
        <w:t>Liu H, Liu Q, Hua L, Pan J. Inhibition of transient receptor potential melastatin 8 alleviates airway inflammation and remodeling in a murine model of asthma with cold air stimulus. Acta biochimica et biophysica Sinica. 2018;50(5):499-506.</w:t>
      </w:r>
    </w:p>
    <w:p w14:paraId="320F72C1" w14:textId="77777777" w:rsidR="00934C77" w:rsidRPr="005B60DF" w:rsidRDefault="00934C77" w:rsidP="00934C77">
      <w:pPr>
        <w:pStyle w:val="EndNoteBibliography"/>
        <w:spacing w:after="0"/>
      </w:pPr>
      <w:r w:rsidRPr="005B60DF">
        <w:t>99.</w:t>
      </w:r>
      <w:r w:rsidRPr="005B60DF">
        <w:tab/>
        <w:t xml:space="preserve">Simões RR, Coelho ID, Junqueira SC, Pigatto GR, Salvador MJ, Santos AR, et al. Oral treatment with essential oil of Hyptis spicigera Lam. (Lamiaceae) reduces acute pain and inflammation in mice: Potential interactions with transient receptor potential (TRP) ion channels. </w:t>
      </w:r>
      <w:r w:rsidRPr="005B60DF">
        <w:lastRenderedPageBreak/>
        <w:t>Journal of ethnopharmacology. 2017;200:8-15.</w:t>
      </w:r>
    </w:p>
    <w:p w14:paraId="3DF692C8" w14:textId="77777777" w:rsidR="00934C77" w:rsidRPr="005B60DF" w:rsidRDefault="00934C77" w:rsidP="00934C77">
      <w:pPr>
        <w:pStyle w:val="EndNoteBibliography"/>
        <w:spacing w:after="0"/>
      </w:pPr>
      <w:r w:rsidRPr="005B60DF">
        <w:t>100.</w:t>
      </w:r>
      <w:r w:rsidRPr="005B60DF">
        <w:tab/>
        <w:t>Elitt CM, McIlwrath SL, Lawson JJ, Malin SA, Molliver DC, Cornuet PK, et al. Artemin overexpression in skin enhances expression of TRPV1 and TRPA1 in cutaneous sensory neurons and leads to behavioral sensitivity to heat and cold. Journal of the neurological sciences. 2006;26(33):8578-87.</w:t>
      </w:r>
    </w:p>
    <w:p w14:paraId="774C4EF7" w14:textId="77777777" w:rsidR="00934C77" w:rsidRPr="005B60DF" w:rsidRDefault="00934C77" w:rsidP="00934C77">
      <w:pPr>
        <w:pStyle w:val="EndNoteBibliography"/>
        <w:spacing w:after="0"/>
      </w:pPr>
      <w:r w:rsidRPr="005B60DF">
        <w:t>101.</w:t>
      </w:r>
      <w:r w:rsidRPr="005B60DF">
        <w:tab/>
        <w:t>Zurborg S, Yurgionas B, Jira JA, Caspani O, Heppenstall PA. Direct activation of the ion channel TRPA1 by Ca2+. Nature neuroscience. 2007;10(3):277-9.</w:t>
      </w:r>
    </w:p>
    <w:p w14:paraId="709D5E1E" w14:textId="77777777" w:rsidR="00934C77" w:rsidRPr="005B60DF" w:rsidRDefault="00934C77" w:rsidP="00934C77">
      <w:pPr>
        <w:pStyle w:val="EndNoteBibliography"/>
        <w:spacing w:after="0"/>
      </w:pPr>
      <w:r w:rsidRPr="005B60DF">
        <w:t>102.</w:t>
      </w:r>
      <w:r w:rsidRPr="005B60DF">
        <w:tab/>
        <w:t>Bockhart V, Constantin CE, Häussler A, Wijnvoord N, Kanngiesser M, Myrczek T, et al. Inhibitor kappaB Kinase beta deficiency in primary nociceptive neurons increases TRP channel sensitivity. The Journal of neuroscience : the official journal of the Society for Neuroscience. 2009;29(41):12919-29.</w:t>
      </w:r>
    </w:p>
    <w:p w14:paraId="690303B6" w14:textId="77777777" w:rsidR="00934C77" w:rsidRPr="005B60DF" w:rsidRDefault="00934C77" w:rsidP="00934C77">
      <w:pPr>
        <w:pStyle w:val="EndNoteBibliography"/>
        <w:spacing w:after="0"/>
      </w:pPr>
      <w:r w:rsidRPr="005B60DF">
        <w:t>103.</w:t>
      </w:r>
      <w:r w:rsidRPr="005B60DF">
        <w:tab/>
        <w:t>Tsagareli MG, Tsiklauri N, Zanotto KL, Carstens MI, Klein AH, Sawyer CM, et al. Behavioral evidence of thermal hyperalgesia and mechanical allodynia induced by intradermal cinnamaldehyde in rats. Neuroscience letters. 2010;473(3):233-6.</w:t>
      </w:r>
    </w:p>
    <w:p w14:paraId="57B0DE24" w14:textId="77777777" w:rsidR="00934C77" w:rsidRPr="005B60DF" w:rsidRDefault="00934C77" w:rsidP="00934C77">
      <w:pPr>
        <w:pStyle w:val="EndNoteBibliography"/>
        <w:spacing w:after="0"/>
      </w:pPr>
      <w:r w:rsidRPr="005B60DF">
        <w:t>104.</w:t>
      </w:r>
      <w:r w:rsidRPr="005B60DF">
        <w:tab/>
        <w:t>Chen J, Kang D, Xu J, Lake M, Hogan JO, Sun C, et al. Species differences and molecular determinant of TRPA1 cold sensitivity. Nature communications. 2013;4(1):2501.</w:t>
      </w:r>
    </w:p>
    <w:p w14:paraId="0F874613" w14:textId="77777777" w:rsidR="00934C77" w:rsidRPr="005B60DF" w:rsidRDefault="00934C77" w:rsidP="00934C77">
      <w:pPr>
        <w:pStyle w:val="EndNoteBibliography"/>
        <w:spacing w:after="0"/>
      </w:pPr>
      <w:r w:rsidRPr="005B60DF">
        <w:t>105.</w:t>
      </w:r>
      <w:r w:rsidRPr="005B60DF">
        <w:tab/>
        <w:t>Miyake T, Nakamura S, Zhao M, So K, Inoue K, Numata T, et al. Cold sensitivity of TRPA1 is unveiled by the prolyl hydroxylation blockade-induced sensitization to ROS. Nature communications. 2016;7(1):12840.</w:t>
      </w:r>
    </w:p>
    <w:p w14:paraId="280EDF6E" w14:textId="77777777" w:rsidR="00934C77" w:rsidRPr="005B60DF" w:rsidRDefault="00934C77" w:rsidP="00934C77">
      <w:pPr>
        <w:pStyle w:val="EndNoteBibliography"/>
        <w:spacing w:after="0"/>
      </w:pPr>
      <w:r w:rsidRPr="005B60DF">
        <w:t>106.</w:t>
      </w:r>
      <w:r w:rsidRPr="005B60DF">
        <w:tab/>
        <w:t>Sinica V, Zimova L, Barvikova K, Macikova L, Barvik I, Vlachova V. Human and Mouse TRPA1 Are Heat and Cold Sensors Differentially Tuned by Voltage. Cells. 2019;9(1).</w:t>
      </w:r>
    </w:p>
    <w:p w14:paraId="1A9B56BC" w14:textId="77777777" w:rsidR="00934C77" w:rsidRPr="005B60DF" w:rsidRDefault="00934C77" w:rsidP="00934C77">
      <w:pPr>
        <w:pStyle w:val="EndNoteBibliography"/>
        <w:spacing w:after="0"/>
      </w:pPr>
      <w:r w:rsidRPr="005B60DF">
        <w:t>107.</w:t>
      </w:r>
      <w:r w:rsidRPr="005B60DF">
        <w:tab/>
        <w:t>Fernandes ES, Russell FA, Alawi KM, Sand C, Liang L, Salamon R, et al. Environmental cold exposure increases blood flow and affects pain sensitivity in the knee joints of CFA-induced arthritic mice in a TRPA1-dependent manner. Arthritis Res Ther. 2016;18:1-12.</w:t>
      </w:r>
    </w:p>
    <w:p w14:paraId="41CD25D1" w14:textId="77777777" w:rsidR="00934C77" w:rsidRPr="005B60DF" w:rsidRDefault="00934C77" w:rsidP="00934C77">
      <w:pPr>
        <w:pStyle w:val="EndNoteBibliography"/>
        <w:spacing w:after="0"/>
      </w:pPr>
      <w:r w:rsidRPr="005B60DF">
        <w:t>108.</w:t>
      </w:r>
      <w:r w:rsidRPr="005B60DF">
        <w:tab/>
        <w:t>Yamaki S, Chau A, Gonzales L, McKemy DD. Nociceptive afferent phenotyping reveals that transient receptor potential ankyrin 1 promotes cold pain through neurogenic inflammation upstream of the neurotrophic factor receptor GFRα3 and the menthol receptor transient receptor potential melastatin 8. Pain. 2021;162(2):609-18.</w:t>
      </w:r>
    </w:p>
    <w:p w14:paraId="7A7AC9FD" w14:textId="77777777" w:rsidR="00934C77" w:rsidRPr="005B60DF" w:rsidRDefault="00934C77" w:rsidP="00934C77">
      <w:pPr>
        <w:pStyle w:val="EndNoteBibliography"/>
        <w:spacing w:after="0"/>
      </w:pPr>
      <w:r w:rsidRPr="005B60DF">
        <w:t>109.</w:t>
      </w:r>
      <w:r w:rsidRPr="005B60DF">
        <w:tab/>
        <w:t>Cao Z, Balasubramanian A, Marrelli SP. Pharmacologically induced hypothermia via TRPV1 channel agonism provides neuroprotection following ischemic stroke when initiated 90 min after reperfusion. American journal of physiology Regulatory, integrative and comparative physiology. 2014;306(2):R149-R56.</w:t>
      </w:r>
    </w:p>
    <w:p w14:paraId="500560B7" w14:textId="77777777" w:rsidR="00934C77" w:rsidRPr="005B60DF" w:rsidRDefault="00934C77" w:rsidP="00934C77">
      <w:pPr>
        <w:pStyle w:val="EndNoteBibliography"/>
        <w:spacing w:after="0"/>
      </w:pPr>
      <w:r w:rsidRPr="005B60DF">
        <w:t>110.</w:t>
      </w:r>
      <w:r w:rsidRPr="005B60DF">
        <w:tab/>
        <w:t>Kaneko T, Kibayashi KJBr. Mild hypothermia facilitates the expression of cold-inducible RNA-binding protein and heat shock protein 70.1 in mouse brain. Brain research. 2012;1466:128-36.</w:t>
      </w:r>
    </w:p>
    <w:p w14:paraId="73A4FD8B" w14:textId="77777777" w:rsidR="00934C77" w:rsidRPr="005B60DF" w:rsidRDefault="00934C77" w:rsidP="00934C77">
      <w:pPr>
        <w:pStyle w:val="EndNoteBibliography"/>
        <w:spacing w:after="0"/>
      </w:pPr>
      <w:r w:rsidRPr="005B60DF">
        <w:t>111.</w:t>
      </w:r>
      <w:r w:rsidRPr="005B60DF">
        <w:tab/>
        <w:t>Nielsen MM, Overgaard J, Sørensen JG, Holmstrup M, Justesen J, Loeschcke VJJoip. Role of HSF activation for resistance to heat, cold and high-temperature knock-down. J Insect Physiol. 2005;51(12):1320-9.</w:t>
      </w:r>
    </w:p>
    <w:p w14:paraId="284C78F4" w14:textId="77777777" w:rsidR="00934C77" w:rsidRPr="005B60DF" w:rsidRDefault="00934C77" w:rsidP="00934C77">
      <w:pPr>
        <w:pStyle w:val="EndNoteBibliography"/>
        <w:spacing w:after="0"/>
      </w:pPr>
      <w:r w:rsidRPr="005B60DF">
        <w:t>112.</w:t>
      </w:r>
      <w:r w:rsidRPr="005B60DF">
        <w:tab/>
        <w:t>Ren J, Liu C, Zhao D, Fu JJES, Research P. The role of heat shock protein 70 in oxidant stress and inflammatory injury in quail spleen induced by cold stress. Environ Sci Pollut Res int. 2018;25:21011-23.</w:t>
      </w:r>
    </w:p>
    <w:p w14:paraId="324DDC6B" w14:textId="77777777" w:rsidR="00934C77" w:rsidRPr="005B60DF" w:rsidRDefault="00934C77" w:rsidP="00934C77">
      <w:pPr>
        <w:pStyle w:val="EndNoteBibliography"/>
        <w:spacing w:after="0"/>
      </w:pPr>
      <w:r w:rsidRPr="005B60DF">
        <w:lastRenderedPageBreak/>
        <w:t>113.</w:t>
      </w:r>
      <w:r w:rsidRPr="005B60DF">
        <w:tab/>
        <w:t>Szpotowicz-Czech B, Wiecek M, Szymura J, Maciejczyk M, Szygula Z. Changes in chosen immune system indicators and the level of HSP-70 after single whole-body cryostimulation in healthy men. Central-European journal of immunology. 2018;43(2):186-93.</w:t>
      </w:r>
    </w:p>
    <w:p w14:paraId="2EF54A9A" w14:textId="77777777" w:rsidR="00934C77" w:rsidRPr="005B60DF" w:rsidRDefault="00934C77" w:rsidP="00934C77">
      <w:pPr>
        <w:pStyle w:val="EndNoteBibliography"/>
        <w:spacing w:after="0"/>
      </w:pPr>
      <w:r w:rsidRPr="005B60DF">
        <w:t>114.</w:t>
      </w:r>
      <w:r w:rsidRPr="005B60DF">
        <w:tab/>
        <w:t>Sonna LA, Kuhlmeier MM, Khatri P, Chen D, Lilly CM. A microarray analysis of the effects of moderate hypothermia and rewarming on gene expression by human hepatocytes (HepG2). Cell stress &amp; chaperones. 2010;15(5):687-702.</w:t>
      </w:r>
    </w:p>
    <w:p w14:paraId="78C6D6BA" w14:textId="77777777" w:rsidR="00934C77" w:rsidRPr="005B60DF" w:rsidRDefault="00934C77" w:rsidP="00934C77">
      <w:pPr>
        <w:pStyle w:val="EndNoteBibliography"/>
        <w:spacing w:after="0"/>
      </w:pPr>
      <w:r w:rsidRPr="005B60DF">
        <w:t>115.</w:t>
      </w:r>
      <w:r w:rsidRPr="005B60DF">
        <w:tab/>
        <w:t>De Leeuw F, Zhang T, Wauquier C, Huez G, Kruys V, Gueydan C. The cold-inducible RNA-binding protein migrates from the nucleus to cytoplasmic stress granules by a methylation-dependent mechanism and acts as a translational repressor. Experimental cell research. 2007;313(20):4130-44.</w:t>
      </w:r>
    </w:p>
    <w:p w14:paraId="320AAE79" w14:textId="77777777" w:rsidR="00934C77" w:rsidRPr="005B60DF" w:rsidRDefault="00934C77" w:rsidP="00934C77">
      <w:pPr>
        <w:pStyle w:val="EndNoteBibliography"/>
        <w:spacing w:after="0"/>
      </w:pPr>
      <w:r w:rsidRPr="005B60DF">
        <w:t>116.</w:t>
      </w:r>
      <w:r w:rsidRPr="005B60DF">
        <w:tab/>
        <w:t>Sonna LA, Kuhlmeier MM, Carter HC, Hasday JD, Lilly CM, Fairchild KD. Effect of moderate hypothermia on gene expression by THP-1 cells: a DNA microarray study. Physiological genomics. 2006;26(1):91-8.</w:t>
      </w:r>
    </w:p>
    <w:p w14:paraId="08EF85AE" w14:textId="77777777" w:rsidR="00934C77" w:rsidRPr="005B60DF" w:rsidRDefault="00934C77" w:rsidP="00934C77">
      <w:pPr>
        <w:pStyle w:val="EndNoteBibliography"/>
        <w:spacing w:after="0"/>
      </w:pPr>
      <w:r w:rsidRPr="005B60DF">
        <w:t>117.</w:t>
      </w:r>
      <w:r w:rsidRPr="005B60DF">
        <w:tab/>
        <w:t>Xia Z, Zheng X, Zheng H, Liu X, Yang Z, Wang X. Cold-inducible RNA-binding protein (CIRP) regulates target mRNA stabilization in the mouse testis. FEBS letters. 2012;586(19):3299-308.</w:t>
      </w:r>
    </w:p>
    <w:p w14:paraId="1421F454" w14:textId="77777777" w:rsidR="00934C77" w:rsidRPr="005B60DF" w:rsidRDefault="00934C77" w:rsidP="00934C77">
      <w:pPr>
        <w:pStyle w:val="EndNoteBibliography"/>
        <w:spacing w:after="0"/>
      </w:pPr>
      <w:r w:rsidRPr="005B60DF">
        <w:t>118.</w:t>
      </w:r>
      <w:r w:rsidRPr="005B60DF">
        <w:tab/>
        <w:t>Kim SY, Ban H-J, Lee S, Jin H-JJFiI. Regulation of CIRP by genetic factors of SP1 related to cold sensitivity. 2022;13:994699.</w:t>
      </w:r>
    </w:p>
    <w:p w14:paraId="42AAF197" w14:textId="77777777" w:rsidR="00934C77" w:rsidRPr="005B60DF" w:rsidRDefault="00934C77" w:rsidP="00934C77">
      <w:pPr>
        <w:pStyle w:val="EndNoteBibliography"/>
      </w:pPr>
      <w:r w:rsidRPr="005B60DF">
        <w:t>119.</w:t>
      </w:r>
      <w:r w:rsidRPr="005B60DF">
        <w:tab/>
        <w:t>Perepechaeva ML, Sidorova YA, Grishanova AY. Effect of cold stress on expression of genes for the AhR-dependent pathway of CYP1 regulation in rat liver. Bulletin of experimental biology and medicine. 2006;141(3):315-8.</w:t>
      </w:r>
    </w:p>
    <w:p w14:paraId="799BC1EA" w14:textId="21D6A5FF" w:rsidR="00E12C9B" w:rsidRPr="005B60DF" w:rsidRDefault="00E12C9B" w:rsidP="005B60DF">
      <w:pPr>
        <w:spacing w:line="480" w:lineRule="auto"/>
        <w:rPr>
          <w:rFonts w:ascii="Times New Roman" w:hAnsi="Times New Roman" w:cs="Times New Roman"/>
          <w:color w:val="000000" w:themeColor="text1"/>
          <w:sz w:val="22"/>
        </w:rPr>
      </w:pPr>
      <w:r w:rsidRPr="005B60DF">
        <w:rPr>
          <w:rFonts w:ascii="Times New Roman" w:hAnsi="Times New Roman" w:cs="Times New Roman"/>
          <w:color w:val="000000" w:themeColor="text1"/>
          <w:sz w:val="22"/>
        </w:rPr>
        <w:fldChar w:fldCharType="end"/>
      </w:r>
    </w:p>
    <w:p w14:paraId="2B3F4F4A" w14:textId="77777777" w:rsidR="00E12C9B" w:rsidRPr="005B60DF" w:rsidRDefault="00E12C9B" w:rsidP="005B60DF">
      <w:pPr>
        <w:spacing w:line="480" w:lineRule="auto"/>
        <w:rPr>
          <w:rFonts w:ascii="Times New Roman" w:hAnsi="Times New Roman" w:cs="Times New Roman"/>
          <w:color w:val="000000" w:themeColor="text1"/>
          <w:sz w:val="22"/>
        </w:rPr>
      </w:pPr>
    </w:p>
    <w:sectPr w:rsidR="00E12C9B" w:rsidRPr="005B60DF" w:rsidSect="003B1B5D">
      <w:pgSz w:w="11906" w:h="16838"/>
      <w:pgMar w:top="1440"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557899" w14:textId="77777777" w:rsidR="003B1B5D" w:rsidRDefault="003B1B5D" w:rsidP="007F16DD">
      <w:pPr>
        <w:spacing w:after="0" w:line="240" w:lineRule="auto"/>
      </w:pPr>
      <w:r>
        <w:separator/>
      </w:r>
    </w:p>
  </w:endnote>
  <w:endnote w:type="continuationSeparator" w:id="0">
    <w:p w14:paraId="7E816B12" w14:textId="77777777" w:rsidR="003B1B5D" w:rsidRDefault="003B1B5D" w:rsidP="007F16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F0240F" w14:textId="77777777" w:rsidR="003B1B5D" w:rsidRDefault="003B1B5D" w:rsidP="007F16DD">
      <w:pPr>
        <w:spacing w:after="0" w:line="240" w:lineRule="auto"/>
      </w:pPr>
      <w:r>
        <w:separator/>
      </w:r>
    </w:p>
  </w:footnote>
  <w:footnote w:type="continuationSeparator" w:id="0">
    <w:p w14:paraId="3BE7B6E1" w14:textId="77777777" w:rsidR="003B1B5D" w:rsidRDefault="003B1B5D" w:rsidP="007F16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3631EB"/>
    <w:multiLevelType w:val="hybridMultilevel"/>
    <w:tmpl w:val="7BB414DC"/>
    <w:lvl w:ilvl="0" w:tplc="7DCA0FE8">
      <w:start w:val="2"/>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51B3749A"/>
    <w:multiLevelType w:val="hybridMultilevel"/>
    <w:tmpl w:val="5CFCBB30"/>
    <w:lvl w:ilvl="0" w:tplc="3E06C2F2">
      <w:start w:val="1"/>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16cid:durableId="1080834020">
    <w:abstractNumId w:val="0"/>
  </w:num>
  <w:num w:numId="2" w16cid:durableId="9455811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2xttsz0e0wvoewdtppwstv9evasatetxtz&quot;&gt;한열증 Copy(0719) Copy&lt;record-ids&gt;&lt;item&gt;101&lt;/item&gt;&lt;item&gt;106&lt;/item&gt;&lt;item&gt;108&lt;/item&gt;&lt;item&gt;112&lt;/item&gt;&lt;item&gt;114&lt;/item&gt;&lt;item&gt;164&lt;/item&gt;&lt;item&gt;169&lt;/item&gt;&lt;item&gt;176&lt;/item&gt;&lt;item&gt;178&lt;/item&gt;&lt;item&gt;181&lt;/item&gt;&lt;item&gt;189&lt;/item&gt;&lt;item&gt;193&lt;/item&gt;&lt;item&gt;202&lt;/item&gt;&lt;item&gt;208&lt;/item&gt;&lt;item&gt;212&lt;/item&gt;&lt;item&gt;215&lt;/item&gt;&lt;item&gt;218&lt;/item&gt;&lt;item&gt;220&lt;/item&gt;&lt;item&gt;225&lt;/item&gt;&lt;item&gt;238&lt;/item&gt;&lt;item&gt;240&lt;/item&gt;&lt;item&gt;244&lt;/item&gt;&lt;item&gt;253&lt;/item&gt;&lt;item&gt;268&lt;/item&gt;&lt;item&gt;283&lt;/item&gt;&lt;item&gt;288&lt;/item&gt;&lt;item&gt;300&lt;/item&gt;&lt;item&gt;303&lt;/item&gt;&lt;item&gt;305&lt;/item&gt;&lt;item&gt;306&lt;/item&gt;&lt;item&gt;307&lt;/item&gt;&lt;item&gt;309&lt;/item&gt;&lt;item&gt;314&lt;/item&gt;&lt;item&gt;316&lt;/item&gt;&lt;item&gt;321&lt;/item&gt;&lt;item&gt;322&lt;/item&gt;&lt;item&gt;323&lt;/item&gt;&lt;item&gt;327&lt;/item&gt;&lt;item&gt;330&lt;/item&gt;&lt;item&gt;338&lt;/item&gt;&lt;item&gt;342&lt;/item&gt;&lt;item&gt;343&lt;/item&gt;&lt;item&gt;346&lt;/item&gt;&lt;item&gt;347&lt;/item&gt;&lt;item&gt;351&lt;/item&gt;&lt;item&gt;358&lt;/item&gt;&lt;item&gt;364&lt;/item&gt;&lt;item&gt;379&lt;/item&gt;&lt;item&gt;384&lt;/item&gt;&lt;item&gt;389&lt;/item&gt;&lt;item&gt;391&lt;/item&gt;&lt;item&gt;393&lt;/item&gt;&lt;item&gt;394&lt;/item&gt;&lt;item&gt;405&lt;/item&gt;&lt;item&gt;406&lt;/item&gt;&lt;item&gt;420&lt;/item&gt;&lt;item&gt;421&lt;/item&gt;&lt;item&gt;426&lt;/item&gt;&lt;item&gt;427&lt;/item&gt;&lt;item&gt;439&lt;/item&gt;&lt;item&gt;440&lt;/item&gt;&lt;item&gt;453&lt;/item&gt;&lt;item&gt;457&lt;/item&gt;&lt;item&gt;464&lt;/item&gt;&lt;item&gt;469&lt;/item&gt;&lt;item&gt;480&lt;/item&gt;&lt;item&gt;490&lt;/item&gt;&lt;item&gt;493&lt;/item&gt;&lt;item&gt;508&lt;/item&gt;&lt;item&gt;510&lt;/item&gt;&lt;item&gt;567&lt;/item&gt;&lt;item&gt;569&lt;/item&gt;&lt;item&gt;571&lt;/item&gt;&lt;item&gt;572&lt;/item&gt;&lt;item&gt;574&lt;/item&gt;&lt;item&gt;575&lt;/item&gt;&lt;item&gt;583&lt;/item&gt;&lt;item&gt;584&lt;/item&gt;&lt;item&gt;585&lt;/item&gt;&lt;item&gt;592&lt;/item&gt;&lt;item&gt;594&lt;/item&gt;&lt;item&gt;598&lt;/item&gt;&lt;item&gt;609&lt;/item&gt;&lt;item&gt;615&lt;/item&gt;&lt;item&gt;622&lt;/item&gt;&lt;item&gt;1307&lt;/item&gt;&lt;item&gt;1326&lt;/item&gt;&lt;item&gt;1330&lt;/item&gt;&lt;item&gt;1415&lt;/item&gt;&lt;item&gt;1417&lt;/item&gt;&lt;item&gt;1418&lt;/item&gt;&lt;item&gt;1422&lt;/item&gt;&lt;item&gt;1433&lt;/item&gt;&lt;item&gt;1434&lt;/item&gt;&lt;item&gt;1435&lt;/item&gt;&lt;item&gt;1436&lt;/item&gt;&lt;item&gt;1439&lt;/item&gt;&lt;item&gt;1443&lt;/item&gt;&lt;item&gt;1446&lt;/item&gt;&lt;item&gt;1447&lt;/item&gt;&lt;item&gt;1451&lt;/item&gt;&lt;item&gt;1454&lt;/item&gt;&lt;item&gt;1462&lt;/item&gt;&lt;item&gt;1465&lt;/item&gt;&lt;item&gt;1468&lt;/item&gt;&lt;item&gt;1469&lt;/item&gt;&lt;item&gt;1471&lt;/item&gt;&lt;item&gt;1473&lt;/item&gt;&lt;item&gt;1484&lt;/item&gt;&lt;item&gt;1488&lt;/item&gt;&lt;item&gt;1520&lt;/item&gt;&lt;item&gt;1543&lt;/item&gt;&lt;item&gt;1544&lt;/item&gt;&lt;item&gt;1549&lt;/item&gt;&lt;item&gt;1552&lt;/item&gt;&lt;item&gt;1554&lt;/item&gt;&lt;item&gt;1555&lt;/item&gt;&lt;item&gt;1557&lt;/item&gt;&lt;item&gt;1558&lt;/item&gt;&lt;/record-ids&gt;&lt;/item&gt;&lt;/Libraries&gt;"/>
  </w:docVars>
  <w:rsids>
    <w:rsidRoot w:val="00E84484"/>
    <w:rsid w:val="0000454A"/>
    <w:rsid w:val="0001380B"/>
    <w:rsid w:val="00014CA7"/>
    <w:rsid w:val="0003351C"/>
    <w:rsid w:val="000518D0"/>
    <w:rsid w:val="00055F4C"/>
    <w:rsid w:val="000659AC"/>
    <w:rsid w:val="000716AC"/>
    <w:rsid w:val="00073AC9"/>
    <w:rsid w:val="0009015B"/>
    <w:rsid w:val="000A7E69"/>
    <w:rsid w:val="000B33FA"/>
    <w:rsid w:val="000B667D"/>
    <w:rsid w:val="000C3542"/>
    <w:rsid w:val="000C3A9F"/>
    <w:rsid w:val="000E0EE9"/>
    <w:rsid w:val="000E5EB4"/>
    <w:rsid w:val="000E73DC"/>
    <w:rsid w:val="000F5D22"/>
    <w:rsid w:val="0010460B"/>
    <w:rsid w:val="001263DA"/>
    <w:rsid w:val="001313BC"/>
    <w:rsid w:val="00141ADC"/>
    <w:rsid w:val="00143231"/>
    <w:rsid w:val="00163895"/>
    <w:rsid w:val="001744A0"/>
    <w:rsid w:val="00177D11"/>
    <w:rsid w:val="001807DA"/>
    <w:rsid w:val="0019338B"/>
    <w:rsid w:val="0019758B"/>
    <w:rsid w:val="001A6C3E"/>
    <w:rsid w:val="001A7201"/>
    <w:rsid w:val="001C5F75"/>
    <w:rsid w:val="001C7456"/>
    <w:rsid w:val="001D6046"/>
    <w:rsid w:val="001E26E3"/>
    <w:rsid w:val="001E6A03"/>
    <w:rsid w:val="001F6AED"/>
    <w:rsid w:val="00205D54"/>
    <w:rsid w:val="00207625"/>
    <w:rsid w:val="0022164E"/>
    <w:rsid w:val="00224C30"/>
    <w:rsid w:val="0022791E"/>
    <w:rsid w:val="00232225"/>
    <w:rsid w:val="002804A6"/>
    <w:rsid w:val="00292262"/>
    <w:rsid w:val="002B14C2"/>
    <w:rsid w:val="00322FC7"/>
    <w:rsid w:val="00330166"/>
    <w:rsid w:val="003305D3"/>
    <w:rsid w:val="0033081C"/>
    <w:rsid w:val="00333269"/>
    <w:rsid w:val="003567CE"/>
    <w:rsid w:val="00356F40"/>
    <w:rsid w:val="00356FE8"/>
    <w:rsid w:val="003577A7"/>
    <w:rsid w:val="0037305C"/>
    <w:rsid w:val="00383CEF"/>
    <w:rsid w:val="00383E9B"/>
    <w:rsid w:val="00393C16"/>
    <w:rsid w:val="003A2FB9"/>
    <w:rsid w:val="003A3420"/>
    <w:rsid w:val="003B1B5D"/>
    <w:rsid w:val="003B31DF"/>
    <w:rsid w:val="003C44A5"/>
    <w:rsid w:val="003C6DCC"/>
    <w:rsid w:val="003C70CC"/>
    <w:rsid w:val="003D5358"/>
    <w:rsid w:val="003D5F73"/>
    <w:rsid w:val="003E7091"/>
    <w:rsid w:val="003F3896"/>
    <w:rsid w:val="004065EA"/>
    <w:rsid w:val="00424F74"/>
    <w:rsid w:val="0043108D"/>
    <w:rsid w:val="00440E66"/>
    <w:rsid w:val="004519FE"/>
    <w:rsid w:val="0047315E"/>
    <w:rsid w:val="0047526E"/>
    <w:rsid w:val="00477E69"/>
    <w:rsid w:val="004825CB"/>
    <w:rsid w:val="00490B56"/>
    <w:rsid w:val="004A6EB7"/>
    <w:rsid w:val="004B6160"/>
    <w:rsid w:val="004C7A98"/>
    <w:rsid w:val="004D2C84"/>
    <w:rsid w:val="004D3991"/>
    <w:rsid w:val="004D77D6"/>
    <w:rsid w:val="004E5652"/>
    <w:rsid w:val="00536817"/>
    <w:rsid w:val="00565F72"/>
    <w:rsid w:val="005707BD"/>
    <w:rsid w:val="00585112"/>
    <w:rsid w:val="0058728C"/>
    <w:rsid w:val="00594BA0"/>
    <w:rsid w:val="005A7546"/>
    <w:rsid w:val="005B13F3"/>
    <w:rsid w:val="005B60DF"/>
    <w:rsid w:val="005C0F61"/>
    <w:rsid w:val="005D0CA2"/>
    <w:rsid w:val="005E3C77"/>
    <w:rsid w:val="005F3376"/>
    <w:rsid w:val="005F4E1C"/>
    <w:rsid w:val="00605EE6"/>
    <w:rsid w:val="00606315"/>
    <w:rsid w:val="00622E7C"/>
    <w:rsid w:val="00641930"/>
    <w:rsid w:val="00641B75"/>
    <w:rsid w:val="00647FFE"/>
    <w:rsid w:val="00653D37"/>
    <w:rsid w:val="006701A1"/>
    <w:rsid w:val="00671390"/>
    <w:rsid w:val="00672366"/>
    <w:rsid w:val="00695A61"/>
    <w:rsid w:val="006A4CFC"/>
    <w:rsid w:val="006B6ABA"/>
    <w:rsid w:val="006C1DEE"/>
    <w:rsid w:val="006C4B76"/>
    <w:rsid w:val="006C7886"/>
    <w:rsid w:val="006D28EF"/>
    <w:rsid w:val="00714038"/>
    <w:rsid w:val="007225D7"/>
    <w:rsid w:val="0074581C"/>
    <w:rsid w:val="00752ED9"/>
    <w:rsid w:val="007855C3"/>
    <w:rsid w:val="00791B82"/>
    <w:rsid w:val="007A074F"/>
    <w:rsid w:val="007A4B49"/>
    <w:rsid w:val="007A6994"/>
    <w:rsid w:val="007C79F5"/>
    <w:rsid w:val="007D7262"/>
    <w:rsid w:val="007D77C1"/>
    <w:rsid w:val="007E66ED"/>
    <w:rsid w:val="007F16DD"/>
    <w:rsid w:val="007F7423"/>
    <w:rsid w:val="00802428"/>
    <w:rsid w:val="00814FA0"/>
    <w:rsid w:val="0082102B"/>
    <w:rsid w:val="008344DF"/>
    <w:rsid w:val="008421D6"/>
    <w:rsid w:val="00845C4A"/>
    <w:rsid w:val="008606E3"/>
    <w:rsid w:val="00863858"/>
    <w:rsid w:val="008871D1"/>
    <w:rsid w:val="0089416F"/>
    <w:rsid w:val="008A501A"/>
    <w:rsid w:val="008C4337"/>
    <w:rsid w:val="008D03A1"/>
    <w:rsid w:val="008E56BC"/>
    <w:rsid w:val="008F24D5"/>
    <w:rsid w:val="008F6A25"/>
    <w:rsid w:val="00934C77"/>
    <w:rsid w:val="00953B05"/>
    <w:rsid w:val="00955832"/>
    <w:rsid w:val="0095693D"/>
    <w:rsid w:val="00976E46"/>
    <w:rsid w:val="00977EA0"/>
    <w:rsid w:val="00982160"/>
    <w:rsid w:val="00992DC7"/>
    <w:rsid w:val="009970ED"/>
    <w:rsid w:val="009A088C"/>
    <w:rsid w:val="009A1EB7"/>
    <w:rsid w:val="009A55CD"/>
    <w:rsid w:val="009A5E06"/>
    <w:rsid w:val="009C090B"/>
    <w:rsid w:val="009C613A"/>
    <w:rsid w:val="009D6ED7"/>
    <w:rsid w:val="009E1142"/>
    <w:rsid w:val="009F220E"/>
    <w:rsid w:val="009F78B7"/>
    <w:rsid w:val="00A07F3E"/>
    <w:rsid w:val="00A1308B"/>
    <w:rsid w:val="00A13DF1"/>
    <w:rsid w:val="00A140A8"/>
    <w:rsid w:val="00A1593D"/>
    <w:rsid w:val="00A31B87"/>
    <w:rsid w:val="00A367C3"/>
    <w:rsid w:val="00A61AFD"/>
    <w:rsid w:val="00A65235"/>
    <w:rsid w:val="00A80323"/>
    <w:rsid w:val="00A8473C"/>
    <w:rsid w:val="00A92763"/>
    <w:rsid w:val="00AA28E2"/>
    <w:rsid w:val="00AE0810"/>
    <w:rsid w:val="00AE3AE7"/>
    <w:rsid w:val="00AF5FB4"/>
    <w:rsid w:val="00AF605C"/>
    <w:rsid w:val="00AF71A5"/>
    <w:rsid w:val="00B121FE"/>
    <w:rsid w:val="00B417F5"/>
    <w:rsid w:val="00B45493"/>
    <w:rsid w:val="00B71836"/>
    <w:rsid w:val="00B75555"/>
    <w:rsid w:val="00BA429B"/>
    <w:rsid w:val="00BC2122"/>
    <w:rsid w:val="00BC298A"/>
    <w:rsid w:val="00BC360A"/>
    <w:rsid w:val="00BC6C25"/>
    <w:rsid w:val="00C07EE1"/>
    <w:rsid w:val="00C07F7D"/>
    <w:rsid w:val="00C109A4"/>
    <w:rsid w:val="00C10C38"/>
    <w:rsid w:val="00C22C4C"/>
    <w:rsid w:val="00C47C65"/>
    <w:rsid w:val="00C54AF7"/>
    <w:rsid w:val="00C56BEB"/>
    <w:rsid w:val="00C57272"/>
    <w:rsid w:val="00C60D57"/>
    <w:rsid w:val="00C631AE"/>
    <w:rsid w:val="00C712A5"/>
    <w:rsid w:val="00C82BC6"/>
    <w:rsid w:val="00C850EF"/>
    <w:rsid w:val="00C856EC"/>
    <w:rsid w:val="00C861C9"/>
    <w:rsid w:val="00CC2463"/>
    <w:rsid w:val="00CC3EB0"/>
    <w:rsid w:val="00CE288C"/>
    <w:rsid w:val="00CE3DB4"/>
    <w:rsid w:val="00CF72E4"/>
    <w:rsid w:val="00D0098D"/>
    <w:rsid w:val="00D13B31"/>
    <w:rsid w:val="00D24D64"/>
    <w:rsid w:val="00D250A4"/>
    <w:rsid w:val="00D37977"/>
    <w:rsid w:val="00D50703"/>
    <w:rsid w:val="00D56704"/>
    <w:rsid w:val="00D57EF2"/>
    <w:rsid w:val="00D711DA"/>
    <w:rsid w:val="00D771AF"/>
    <w:rsid w:val="00D83037"/>
    <w:rsid w:val="00D833F6"/>
    <w:rsid w:val="00D879F1"/>
    <w:rsid w:val="00D92EC2"/>
    <w:rsid w:val="00DB68F7"/>
    <w:rsid w:val="00DE5FFD"/>
    <w:rsid w:val="00DF255F"/>
    <w:rsid w:val="00DF4545"/>
    <w:rsid w:val="00E10EE9"/>
    <w:rsid w:val="00E12C9B"/>
    <w:rsid w:val="00E13376"/>
    <w:rsid w:val="00E141BD"/>
    <w:rsid w:val="00E15BCF"/>
    <w:rsid w:val="00E37F8D"/>
    <w:rsid w:val="00E5718A"/>
    <w:rsid w:val="00E61C3C"/>
    <w:rsid w:val="00E70FCC"/>
    <w:rsid w:val="00E74AF4"/>
    <w:rsid w:val="00E77E75"/>
    <w:rsid w:val="00E83120"/>
    <w:rsid w:val="00E84484"/>
    <w:rsid w:val="00E84BB8"/>
    <w:rsid w:val="00EC7F15"/>
    <w:rsid w:val="00ED05CF"/>
    <w:rsid w:val="00F009E1"/>
    <w:rsid w:val="00F00DC7"/>
    <w:rsid w:val="00F03163"/>
    <w:rsid w:val="00F22D94"/>
    <w:rsid w:val="00F27541"/>
    <w:rsid w:val="00F5083A"/>
    <w:rsid w:val="00F51CEA"/>
    <w:rsid w:val="00F70E89"/>
    <w:rsid w:val="00F71EB6"/>
    <w:rsid w:val="00F74FA9"/>
    <w:rsid w:val="00FD2AC4"/>
    <w:rsid w:val="00FE7E68"/>
    <w:rsid w:val="00FF1744"/>
    <w:rsid w:val="00FF36B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891EDA"/>
  <w15:docId w15:val="{EAFA37FC-7FA9-4EC3-A1EF-722495535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844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Accent31">
    <w:name w:val="Grid Table 6 Colorful - Accent 31"/>
    <w:basedOn w:val="TableNormal"/>
    <w:uiPriority w:val="51"/>
    <w:rsid w:val="00E84484"/>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al"/>
    <w:link w:val="EndNoteBibliographyTitleChar"/>
    <w:rsid w:val="00E141BD"/>
    <w:pPr>
      <w:spacing w:after="0"/>
      <w:jc w:val="center"/>
    </w:pPr>
    <w:rPr>
      <w:rFonts w:ascii="맑은 고딕" w:eastAsia="맑은 고딕" w:hAnsi="맑은 고딕"/>
      <w:noProof/>
    </w:rPr>
  </w:style>
  <w:style w:type="character" w:customStyle="1" w:styleId="EndNoteBibliographyTitleChar">
    <w:name w:val="EndNote Bibliography Title Char"/>
    <w:basedOn w:val="DefaultParagraphFont"/>
    <w:link w:val="EndNoteBibliographyTitle"/>
    <w:rsid w:val="00E141BD"/>
    <w:rPr>
      <w:rFonts w:ascii="맑은 고딕" w:eastAsia="맑은 고딕" w:hAnsi="맑은 고딕"/>
      <w:noProof/>
    </w:rPr>
  </w:style>
  <w:style w:type="paragraph" w:customStyle="1" w:styleId="EndNoteBibliography">
    <w:name w:val="EndNote Bibliography"/>
    <w:basedOn w:val="Normal"/>
    <w:link w:val="EndNoteBibliographyChar"/>
    <w:rsid w:val="00E141BD"/>
    <w:pPr>
      <w:spacing w:line="240" w:lineRule="auto"/>
    </w:pPr>
    <w:rPr>
      <w:rFonts w:ascii="맑은 고딕" w:eastAsia="맑은 고딕" w:hAnsi="맑은 고딕"/>
      <w:noProof/>
    </w:rPr>
  </w:style>
  <w:style w:type="character" w:customStyle="1" w:styleId="EndNoteBibliographyChar">
    <w:name w:val="EndNote Bibliography Char"/>
    <w:basedOn w:val="DefaultParagraphFont"/>
    <w:link w:val="EndNoteBibliography"/>
    <w:rsid w:val="00E141BD"/>
    <w:rPr>
      <w:rFonts w:ascii="맑은 고딕" w:eastAsia="맑은 고딕" w:hAnsi="맑은 고딕"/>
      <w:noProof/>
    </w:rPr>
  </w:style>
  <w:style w:type="paragraph" w:styleId="BalloonText">
    <w:name w:val="Balloon Text"/>
    <w:basedOn w:val="Normal"/>
    <w:link w:val="BalloonTextChar"/>
    <w:uiPriority w:val="99"/>
    <w:semiHidden/>
    <w:unhideWhenUsed/>
    <w:rsid w:val="005F3376"/>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5F3376"/>
    <w:rPr>
      <w:rFonts w:asciiTheme="majorHAnsi" w:eastAsiaTheme="majorEastAsia" w:hAnsiTheme="majorHAnsi" w:cstheme="majorBidi"/>
      <w:sz w:val="18"/>
      <w:szCs w:val="18"/>
    </w:rPr>
  </w:style>
  <w:style w:type="paragraph" w:styleId="ListParagraph">
    <w:name w:val="List Paragraph"/>
    <w:basedOn w:val="Normal"/>
    <w:uiPriority w:val="34"/>
    <w:qFormat/>
    <w:rsid w:val="005F3376"/>
    <w:pPr>
      <w:ind w:leftChars="400" w:left="800"/>
    </w:pPr>
  </w:style>
  <w:style w:type="table" w:customStyle="1" w:styleId="TableGridLight1">
    <w:name w:val="Table Grid Light1"/>
    <w:basedOn w:val="TableNormal"/>
    <w:uiPriority w:val="40"/>
    <w:rsid w:val="0009015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0518D0"/>
    <w:rPr>
      <w:sz w:val="18"/>
      <w:szCs w:val="18"/>
    </w:rPr>
  </w:style>
  <w:style w:type="paragraph" w:styleId="CommentText">
    <w:name w:val="annotation text"/>
    <w:basedOn w:val="Normal"/>
    <w:link w:val="CommentTextChar"/>
    <w:uiPriority w:val="99"/>
    <w:semiHidden/>
    <w:unhideWhenUsed/>
    <w:rsid w:val="000518D0"/>
    <w:pPr>
      <w:jc w:val="left"/>
    </w:pPr>
  </w:style>
  <w:style w:type="character" w:customStyle="1" w:styleId="CommentTextChar">
    <w:name w:val="Comment Text Char"/>
    <w:basedOn w:val="DefaultParagraphFont"/>
    <w:link w:val="CommentText"/>
    <w:uiPriority w:val="99"/>
    <w:semiHidden/>
    <w:rsid w:val="000518D0"/>
  </w:style>
  <w:style w:type="paragraph" w:styleId="CommentSubject">
    <w:name w:val="annotation subject"/>
    <w:basedOn w:val="CommentText"/>
    <w:next w:val="CommentText"/>
    <w:link w:val="CommentSubjectChar"/>
    <w:uiPriority w:val="99"/>
    <w:semiHidden/>
    <w:unhideWhenUsed/>
    <w:rsid w:val="000518D0"/>
    <w:rPr>
      <w:b/>
      <w:bCs/>
    </w:rPr>
  </w:style>
  <w:style w:type="character" w:customStyle="1" w:styleId="CommentSubjectChar">
    <w:name w:val="Comment Subject Char"/>
    <w:basedOn w:val="CommentTextChar"/>
    <w:link w:val="CommentSubject"/>
    <w:uiPriority w:val="99"/>
    <w:semiHidden/>
    <w:rsid w:val="000518D0"/>
    <w:rPr>
      <w:b/>
      <w:bCs/>
    </w:rPr>
  </w:style>
  <w:style w:type="paragraph" w:styleId="Header">
    <w:name w:val="header"/>
    <w:basedOn w:val="Normal"/>
    <w:link w:val="HeaderChar"/>
    <w:uiPriority w:val="99"/>
    <w:unhideWhenUsed/>
    <w:rsid w:val="00A13DF1"/>
    <w:pPr>
      <w:tabs>
        <w:tab w:val="center" w:pos="4513"/>
        <w:tab w:val="right" w:pos="9026"/>
      </w:tabs>
      <w:snapToGrid w:val="0"/>
    </w:pPr>
  </w:style>
  <w:style w:type="character" w:customStyle="1" w:styleId="HeaderChar">
    <w:name w:val="Header Char"/>
    <w:basedOn w:val="DefaultParagraphFont"/>
    <w:link w:val="Header"/>
    <w:uiPriority w:val="99"/>
    <w:rsid w:val="00A13DF1"/>
  </w:style>
  <w:style w:type="paragraph" w:styleId="Footer">
    <w:name w:val="footer"/>
    <w:basedOn w:val="Normal"/>
    <w:link w:val="FooterChar"/>
    <w:uiPriority w:val="99"/>
    <w:unhideWhenUsed/>
    <w:rsid w:val="00A13DF1"/>
    <w:pPr>
      <w:tabs>
        <w:tab w:val="center" w:pos="4513"/>
        <w:tab w:val="right" w:pos="9026"/>
      </w:tabs>
      <w:snapToGrid w:val="0"/>
    </w:pPr>
  </w:style>
  <w:style w:type="character" w:customStyle="1" w:styleId="FooterChar">
    <w:name w:val="Footer Char"/>
    <w:basedOn w:val="DefaultParagraphFont"/>
    <w:link w:val="Footer"/>
    <w:uiPriority w:val="99"/>
    <w:rsid w:val="00A13DF1"/>
  </w:style>
  <w:style w:type="paragraph" w:styleId="Revision">
    <w:name w:val="Revision"/>
    <w:hidden/>
    <w:uiPriority w:val="99"/>
    <w:semiHidden/>
    <w:rsid w:val="00F51CEA"/>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886162">
      <w:bodyDiv w:val="1"/>
      <w:marLeft w:val="0"/>
      <w:marRight w:val="0"/>
      <w:marTop w:val="0"/>
      <w:marBottom w:val="0"/>
      <w:divBdr>
        <w:top w:val="none" w:sz="0" w:space="0" w:color="auto"/>
        <w:left w:val="none" w:sz="0" w:space="0" w:color="auto"/>
        <w:bottom w:val="none" w:sz="0" w:space="0" w:color="auto"/>
        <w:right w:val="none" w:sz="0" w:space="0" w:color="auto"/>
      </w:divBdr>
    </w:div>
    <w:div w:id="820728392">
      <w:bodyDiv w:val="1"/>
      <w:marLeft w:val="0"/>
      <w:marRight w:val="0"/>
      <w:marTop w:val="0"/>
      <w:marBottom w:val="0"/>
      <w:divBdr>
        <w:top w:val="none" w:sz="0" w:space="0" w:color="auto"/>
        <w:left w:val="none" w:sz="0" w:space="0" w:color="auto"/>
        <w:bottom w:val="none" w:sz="0" w:space="0" w:color="auto"/>
        <w:right w:val="none" w:sz="0" w:space="0" w:color="auto"/>
      </w:divBdr>
    </w:div>
    <w:div w:id="964895216">
      <w:bodyDiv w:val="1"/>
      <w:marLeft w:val="0"/>
      <w:marRight w:val="0"/>
      <w:marTop w:val="0"/>
      <w:marBottom w:val="0"/>
      <w:divBdr>
        <w:top w:val="none" w:sz="0" w:space="0" w:color="auto"/>
        <w:left w:val="none" w:sz="0" w:space="0" w:color="auto"/>
        <w:bottom w:val="none" w:sz="0" w:space="0" w:color="auto"/>
        <w:right w:val="none" w:sz="0" w:space="0" w:color="auto"/>
      </w:divBdr>
    </w:div>
    <w:div w:id="1062826776">
      <w:bodyDiv w:val="1"/>
      <w:marLeft w:val="0"/>
      <w:marRight w:val="0"/>
      <w:marTop w:val="0"/>
      <w:marBottom w:val="0"/>
      <w:divBdr>
        <w:top w:val="none" w:sz="0" w:space="0" w:color="auto"/>
        <w:left w:val="none" w:sz="0" w:space="0" w:color="auto"/>
        <w:bottom w:val="none" w:sz="0" w:space="0" w:color="auto"/>
        <w:right w:val="none" w:sz="0" w:space="0" w:color="auto"/>
      </w:divBdr>
    </w:div>
    <w:div w:id="1251692660">
      <w:bodyDiv w:val="1"/>
      <w:marLeft w:val="0"/>
      <w:marRight w:val="0"/>
      <w:marTop w:val="0"/>
      <w:marBottom w:val="0"/>
      <w:divBdr>
        <w:top w:val="none" w:sz="0" w:space="0" w:color="auto"/>
        <w:left w:val="none" w:sz="0" w:space="0" w:color="auto"/>
        <w:bottom w:val="none" w:sz="0" w:space="0" w:color="auto"/>
        <w:right w:val="none" w:sz="0" w:space="0" w:color="auto"/>
      </w:divBdr>
    </w:div>
    <w:div w:id="1395659575">
      <w:bodyDiv w:val="1"/>
      <w:marLeft w:val="0"/>
      <w:marRight w:val="0"/>
      <w:marTop w:val="0"/>
      <w:marBottom w:val="0"/>
      <w:divBdr>
        <w:top w:val="none" w:sz="0" w:space="0" w:color="auto"/>
        <w:left w:val="none" w:sz="0" w:space="0" w:color="auto"/>
        <w:bottom w:val="none" w:sz="0" w:space="0" w:color="auto"/>
        <w:right w:val="none" w:sz="0" w:space="0" w:color="auto"/>
      </w:divBdr>
    </w:div>
    <w:div w:id="1531725681">
      <w:bodyDiv w:val="1"/>
      <w:marLeft w:val="0"/>
      <w:marRight w:val="0"/>
      <w:marTop w:val="0"/>
      <w:marBottom w:val="0"/>
      <w:divBdr>
        <w:top w:val="none" w:sz="0" w:space="0" w:color="auto"/>
        <w:left w:val="none" w:sz="0" w:space="0" w:color="auto"/>
        <w:bottom w:val="none" w:sz="0" w:space="0" w:color="auto"/>
        <w:right w:val="none" w:sz="0" w:space="0" w:color="auto"/>
      </w:divBdr>
    </w:div>
    <w:div w:id="1591623397">
      <w:bodyDiv w:val="1"/>
      <w:marLeft w:val="0"/>
      <w:marRight w:val="0"/>
      <w:marTop w:val="0"/>
      <w:marBottom w:val="0"/>
      <w:divBdr>
        <w:top w:val="none" w:sz="0" w:space="0" w:color="auto"/>
        <w:left w:val="none" w:sz="0" w:space="0" w:color="auto"/>
        <w:bottom w:val="none" w:sz="0" w:space="0" w:color="auto"/>
        <w:right w:val="none" w:sz="0" w:space="0" w:color="auto"/>
      </w:divBdr>
    </w:div>
    <w:div w:id="1833909735">
      <w:bodyDiv w:val="1"/>
      <w:marLeft w:val="0"/>
      <w:marRight w:val="0"/>
      <w:marTop w:val="0"/>
      <w:marBottom w:val="0"/>
      <w:divBdr>
        <w:top w:val="none" w:sz="0" w:space="0" w:color="auto"/>
        <w:left w:val="none" w:sz="0" w:space="0" w:color="auto"/>
        <w:bottom w:val="none" w:sz="0" w:space="0" w:color="auto"/>
        <w:right w:val="none" w:sz="0" w:space="0" w:color="auto"/>
      </w:divBdr>
    </w:div>
    <w:div w:id="1852521722">
      <w:bodyDiv w:val="1"/>
      <w:marLeft w:val="0"/>
      <w:marRight w:val="0"/>
      <w:marTop w:val="0"/>
      <w:marBottom w:val="0"/>
      <w:divBdr>
        <w:top w:val="none" w:sz="0" w:space="0" w:color="auto"/>
        <w:left w:val="none" w:sz="0" w:space="0" w:color="auto"/>
        <w:bottom w:val="none" w:sz="0" w:space="0" w:color="auto"/>
        <w:right w:val="none" w:sz="0" w:space="0" w:color="auto"/>
      </w:divBdr>
    </w:div>
    <w:div w:id="1871333365">
      <w:bodyDiv w:val="1"/>
      <w:marLeft w:val="0"/>
      <w:marRight w:val="0"/>
      <w:marTop w:val="0"/>
      <w:marBottom w:val="0"/>
      <w:divBdr>
        <w:top w:val="none" w:sz="0" w:space="0" w:color="auto"/>
        <w:left w:val="none" w:sz="0" w:space="0" w:color="auto"/>
        <w:bottom w:val="none" w:sz="0" w:space="0" w:color="auto"/>
        <w:right w:val="none" w:sz="0" w:space="0" w:color="auto"/>
      </w:divBdr>
    </w:div>
    <w:div w:id="2054186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EDF21E-35DB-4301-88E7-C947170AFF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15</Pages>
  <Words>9231</Words>
  <Characters>54837</Characters>
  <Application>Microsoft Office Word</Application>
  <DocSecurity>0</DocSecurity>
  <Lines>830</Lines>
  <Paragraphs>276</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63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e, Natalia (ELS-SEO)</cp:lastModifiedBy>
  <cp:revision>7</cp:revision>
  <dcterms:created xsi:type="dcterms:W3CDTF">2024-01-31T05:14:00Z</dcterms:created>
  <dcterms:modified xsi:type="dcterms:W3CDTF">2024-02-02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4-02-02T05:29:34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ba498784-8c64-42ad-a3b2-185f61a29dc3</vt:lpwstr>
  </property>
  <property fmtid="{D5CDD505-2E9C-101B-9397-08002B2CF9AE}" pid="8" name="MSIP_Label_549ac42a-3eb4-4074-b885-aea26bd6241e_ContentBits">
    <vt:lpwstr>0</vt:lpwstr>
  </property>
</Properties>
</file>